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2A56EF" w14:textId="77777777" w:rsidR="000E2A47" w:rsidRDefault="000E2A47" w:rsidP="00CF3431">
      <w:pPr>
        <w:pStyle w:val="Title"/>
        <w:spacing w:line="100" w:lineRule="atLeast"/>
        <w:rPr>
          <w:rFonts w:ascii="VAG Rounded" w:hAnsi="VAG Rounded"/>
          <w:b/>
          <w:bCs/>
          <w:sz w:val="56"/>
        </w:rPr>
      </w:pPr>
    </w:p>
    <w:p w14:paraId="4555F540" w14:textId="6EE43CEA" w:rsidR="00FD4C17" w:rsidRDefault="006B5A4D" w:rsidP="000E2A47">
      <w:pPr>
        <w:pStyle w:val="Title"/>
        <w:spacing w:line="100" w:lineRule="atLeast"/>
        <w:jc w:val="center"/>
        <w:rPr>
          <w:rFonts w:ascii="VAG Rounded" w:hAnsi="VAG Rounded"/>
          <w:b/>
          <w:bCs/>
          <w:sz w:val="56"/>
        </w:rPr>
      </w:pPr>
      <w:r>
        <w:rPr>
          <w:rFonts w:ascii="VAG Rounded" w:hAnsi="VAG Rounded"/>
          <w:b/>
          <w:bCs/>
          <w:sz w:val="56"/>
        </w:rPr>
        <w:t xml:space="preserve">Impairment Tables Impair Our Access to </w:t>
      </w:r>
      <w:r w:rsidR="00FC010D">
        <w:rPr>
          <w:rFonts w:ascii="VAG Rounded" w:hAnsi="VAG Rounded"/>
          <w:b/>
          <w:bCs/>
          <w:sz w:val="56"/>
        </w:rPr>
        <w:t>Supports</w:t>
      </w:r>
      <w:r w:rsidR="000E2A47">
        <w:rPr>
          <w:rFonts w:ascii="VAG Rounded" w:hAnsi="VAG Rounded"/>
          <w:b/>
          <w:bCs/>
          <w:sz w:val="56"/>
        </w:rPr>
        <w:t xml:space="preserve"> </w:t>
      </w:r>
      <w:bookmarkStart w:id="0" w:name="_Toc511064385"/>
      <w:r w:rsidR="000952BC" w:rsidRPr="000E2A47">
        <w:rPr>
          <w:noProof/>
          <w:sz w:val="56"/>
          <w:lang w:eastAsia="en-AU"/>
        </w:rPr>
        <mc:AlternateContent>
          <mc:Choice Requires="wps">
            <w:drawing>
              <wp:anchor distT="0" distB="0" distL="114300" distR="114300" simplePos="0" relativeHeight="251658240" behindDoc="0" locked="0" layoutInCell="1" allowOverlap="1" wp14:anchorId="563CD6BC" wp14:editId="7706C1F6">
                <wp:simplePos x="0" y="0"/>
                <wp:positionH relativeFrom="page">
                  <wp:posOffset>543464</wp:posOffset>
                </wp:positionH>
                <wp:positionV relativeFrom="page">
                  <wp:posOffset>9230264</wp:posOffset>
                </wp:positionV>
                <wp:extent cx="1296000" cy="1052423"/>
                <wp:effectExtent l="0" t="0" r="0" b="14605"/>
                <wp:wrapNone/>
                <wp:docPr id="3" name="Text Box 3"/>
                <wp:cNvGraphicFramePr/>
                <a:graphic xmlns:a="http://schemas.openxmlformats.org/drawingml/2006/main">
                  <a:graphicData uri="http://schemas.microsoft.com/office/word/2010/wordprocessingShape">
                    <wps:wsp>
                      <wps:cNvSpPr txBox="1"/>
                      <wps:spPr>
                        <a:xfrm>
                          <a:off x="0" y="0"/>
                          <a:ext cx="1296000" cy="1052423"/>
                        </a:xfrm>
                        <a:prstGeom prst="rect">
                          <a:avLst/>
                        </a:prstGeom>
                        <a:noFill/>
                        <a:ln w="6350">
                          <a:noFill/>
                        </a:ln>
                      </wps:spPr>
                      <wps:txbx>
                        <w:txbxContent>
                          <w:p w14:paraId="381BE955" w14:textId="7145135A" w:rsidR="0049226B" w:rsidRDefault="00BB4543" w:rsidP="000952BC">
                            <w:pPr>
                              <w:pStyle w:val="TitleDate"/>
                              <w:rPr>
                                <w:rFonts w:ascii="VAG Rounded" w:hAnsi="VAG Rounded"/>
                                <w:lang w:val="en-US"/>
                              </w:rPr>
                            </w:pPr>
                            <w:r>
                              <w:rPr>
                                <w:rFonts w:ascii="VAG Rounded" w:hAnsi="VAG Rounded"/>
                                <w:lang w:val="en-US"/>
                              </w:rPr>
                              <w:t>AUG</w:t>
                            </w:r>
                          </w:p>
                          <w:p w14:paraId="21D33799" w14:textId="77777777" w:rsidR="0049226B" w:rsidRPr="000A3A30" w:rsidRDefault="0049226B" w:rsidP="000952BC">
                            <w:pPr>
                              <w:pStyle w:val="TitleDate"/>
                              <w:rPr>
                                <w:rFonts w:ascii="VAG Rounded" w:hAnsi="VAG Rounded"/>
                                <w:lang w:val="en-US"/>
                              </w:rPr>
                            </w:pPr>
                            <w:r>
                              <w:rPr>
                                <w:rFonts w:ascii="VAG Rounded" w:hAnsi="VAG Rounded"/>
                                <w:lang w:val="en-US"/>
                              </w:rPr>
                              <w:t>202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3CD6BC" id="_x0000_t202" coordsize="21600,21600" o:spt="202" path="m,l,21600r21600,l21600,xe">
                <v:stroke joinstyle="miter"/>
                <v:path gradientshapeok="t" o:connecttype="rect"/>
              </v:shapetype>
              <v:shape id="Text Box 3" o:spid="_x0000_s1026" type="#_x0000_t202" style="position:absolute;left:0;text-align:left;margin-left:42.8pt;margin-top:726.8pt;width:102.05pt;height:82.8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" filled="f" stroked="f" strokeweight=".5pt">
                <v:textbox inset="0,0,0,0">
                  <w:txbxContent>
                    <w:p w14:paraId="381BE955" w14:textId="7145135A" w:rsidR="0049226B" w:rsidRDefault="00BB4543" w:rsidP="000952BC">
                      <w:pPr>
                        <w:pStyle w:val="TitleDate"/>
                        <w:rPr>
                          <w:rFonts w:ascii="VAG Rounded" w:hAnsi="VAG Rounded"/>
                          <w:lang w:val="en-US"/>
                        </w:rPr>
                      </w:pPr>
                      <w:r>
                        <w:rPr>
                          <w:rFonts w:ascii="VAG Rounded" w:hAnsi="VAG Rounded"/>
                          <w:lang w:val="en-US"/>
                        </w:rPr>
                        <w:t>AUG</w:t>
                      </w:r>
                    </w:p>
                    <w:p w14:paraId="21D33799" w14:textId="77777777" w:rsidR="0049226B" w:rsidRPr="000A3A30" w:rsidRDefault="0049226B" w:rsidP="000952BC">
                      <w:pPr>
                        <w:pStyle w:val="TitleDate"/>
                        <w:rPr>
                          <w:rFonts w:ascii="VAG Rounded" w:hAnsi="VAG Rounded"/>
                          <w:lang w:val="en-US"/>
                        </w:rPr>
                      </w:pPr>
                      <w:r>
                        <w:rPr>
                          <w:rFonts w:ascii="VAG Rounded" w:hAnsi="VAG Rounded"/>
                          <w:lang w:val="en-US"/>
                        </w:rPr>
                        <w:t>2021</w:t>
                      </w:r>
                    </w:p>
                  </w:txbxContent>
                </v:textbox>
                <w10:wrap anchorx="page" anchory="page"/>
              </v:shape>
            </w:pict>
          </mc:Fallback>
        </mc:AlternateContent>
      </w:r>
    </w:p>
    <w:p w14:paraId="0DAE7DC8" w14:textId="77777777" w:rsidR="000E2A47" w:rsidRDefault="000E2A47" w:rsidP="000E2A47"/>
    <w:p w14:paraId="2318A2E1" w14:textId="26291BFA" w:rsidR="000E2A47" w:rsidRPr="005968C4" w:rsidRDefault="000E2A47" w:rsidP="005968C4">
      <w:pPr>
        <w:jc w:val="center"/>
        <w:rPr>
          <w:rFonts w:ascii="VAG Rounded" w:hAnsi="VAG Rounded"/>
          <w:iCs/>
          <w:color w:val="FFFFFF" w:themeColor="background1"/>
          <w:sz w:val="25"/>
          <w:szCs w:val="25"/>
        </w:rPr>
        <w:sectPr w:rsidR="000E2A47" w:rsidRPr="005968C4" w:rsidSect="0070255E">
          <w:headerReference w:type="default" r:id="rId8"/>
          <w:footerReference w:type="default" r:id="rId9"/>
          <w:pgSz w:w="11906" w:h="16838" w:code="9"/>
          <w:pgMar w:top="10943" w:right="1134" w:bottom="1928" w:left="3686" w:header="284" w:footer="510" w:gutter="0"/>
          <w:cols w:space="708"/>
          <w:docGrid w:linePitch="360"/>
        </w:sectPr>
      </w:pPr>
      <w:r>
        <w:rPr>
          <w:rFonts w:ascii="VAG Rounded" w:hAnsi="VAG Rounded"/>
          <w:iCs/>
          <w:color w:val="FFFFFF" w:themeColor="background1"/>
          <w:sz w:val="25"/>
          <w:szCs w:val="25"/>
        </w:rPr>
        <w:t xml:space="preserve">People with Disability Australia’s submission to the </w:t>
      </w:r>
      <w:r w:rsidR="006B5A4D">
        <w:rPr>
          <w:rFonts w:ascii="VAG Rounded" w:hAnsi="VAG Rounded"/>
          <w:iCs/>
          <w:color w:val="FFFFFF" w:themeColor="background1"/>
          <w:sz w:val="25"/>
          <w:szCs w:val="25"/>
        </w:rPr>
        <w:t>Department of Social Services’ Review of the Disability Support Pension Impairment Tables</w:t>
      </w:r>
    </w:p>
    <w:p w14:paraId="032D4DC3" w14:textId="38B7E8F2" w:rsidR="00FD4C17" w:rsidRPr="00CF3431" w:rsidRDefault="00FD4C17" w:rsidP="00112FC8">
      <w:pPr>
        <w:spacing w:after="0" w:line="240" w:lineRule="auto"/>
      </w:pPr>
      <w:r w:rsidRPr="008D5F8B">
        <w:rPr>
          <w:rFonts w:ascii="VAG Rounded" w:hAnsi="VAG Rounded"/>
          <w:color w:val="005496" w:themeColor="accent1"/>
          <w:sz w:val="56"/>
          <w:szCs w:val="56"/>
        </w:rPr>
        <w:lastRenderedPageBreak/>
        <w:t xml:space="preserve">About </w:t>
      </w:r>
      <w:bookmarkEnd w:id="0"/>
      <w:r w:rsidR="00112FC8">
        <w:rPr>
          <w:rFonts w:ascii="VAG Rounded" w:hAnsi="VAG Rounded"/>
          <w:color w:val="005496" w:themeColor="accent1"/>
          <w:sz w:val="56"/>
          <w:szCs w:val="56"/>
        </w:rPr>
        <w:t>Us</w:t>
      </w:r>
    </w:p>
    <w:p w14:paraId="71BAFBD6" w14:textId="77777777" w:rsidR="00112FC8" w:rsidRPr="007308F8" w:rsidRDefault="00112FC8" w:rsidP="00112FC8">
      <w:pPr>
        <w:spacing w:after="0" w:line="240" w:lineRule="auto"/>
        <w:rPr>
          <w:rStyle w:val="markedcontent"/>
          <w:rFonts w:ascii="VAG Rounded" w:hAnsi="VAG Rounded" w:cs="Arial"/>
          <w:color w:val="005496" w:themeColor="accent1"/>
          <w:sz w:val="32"/>
          <w:szCs w:val="32"/>
        </w:rPr>
      </w:pPr>
    </w:p>
    <w:p w14:paraId="6D58B1E8" w14:textId="5DFA988B" w:rsidR="00112FC8" w:rsidRPr="00FC010D" w:rsidRDefault="00112FC8" w:rsidP="00112FC8">
      <w:pPr>
        <w:spacing w:after="0" w:line="240" w:lineRule="auto"/>
        <w:rPr>
          <w:rStyle w:val="markedcontent"/>
          <w:rFonts w:ascii="VAG Rounded" w:hAnsi="VAG Rounded" w:cs="Arial"/>
          <w:color w:val="005496" w:themeColor="accent1"/>
          <w:sz w:val="28"/>
          <w:szCs w:val="28"/>
        </w:rPr>
      </w:pPr>
      <w:r w:rsidRPr="00FC010D">
        <w:rPr>
          <w:rStyle w:val="markedcontent"/>
          <w:rFonts w:ascii="VAG Rounded" w:hAnsi="VAG Rounded" w:cs="Arial"/>
          <w:color w:val="005496" w:themeColor="accent1"/>
          <w:sz w:val="28"/>
          <w:szCs w:val="28"/>
        </w:rPr>
        <w:t>About People with Disability Australia</w:t>
      </w:r>
    </w:p>
    <w:p w14:paraId="0BA5CFD9" w14:textId="77777777" w:rsidR="00112FC8" w:rsidRDefault="00450E68" w:rsidP="00112FC8">
      <w:pPr>
        <w:spacing w:after="0" w:line="240" w:lineRule="auto"/>
        <w:rPr>
          <w:rStyle w:val="markedcontent"/>
          <w:rFonts w:ascii="Arial" w:hAnsi="Arial" w:cs="Arial"/>
          <w:sz w:val="24"/>
        </w:rPr>
      </w:pPr>
      <w:r w:rsidRPr="00112FC8">
        <w:rPr>
          <w:rStyle w:val="markedcontent"/>
          <w:rFonts w:ascii="Arial" w:hAnsi="Arial" w:cs="Arial"/>
          <w:sz w:val="24"/>
        </w:rPr>
        <w:t>People with Disability Australia</w:t>
      </w:r>
      <w:r w:rsidR="003310FA" w:rsidRPr="00112FC8">
        <w:rPr>
          <w:rStyle w:val="markedcontent"/>
          <w:rFonts w:ascii="Arial" w:hAnsi="Arial" w:cs="Arial"/>
          <w:sz w:val="24"/>
        </w:rPr>
        <w:t xml:space="preserve"> </w:t>
      </w:r>
      <w:r w:rsidRPr="00112FC8">
        <w:rPr>
          <w:rStyle w:val="markedcontent"/>
          <w:rFonts w:ascii="Arial" w:hAnsi="Arial" w:cs="Arial"/>
          <w:sz w:val="24"/>
        </w:rPr>
        <w:t xml:space="preserve">(PWDA) is a leading disability rights, </w:t>
      </w:r>
      <w:proofErr w:type="gramStart"/>
      <w:r w:rsidRPr="00112FC8">
        <w:rPr>
          <w:rStyle w:val="markedcontent"/>
          <w:rFonts w:ascii="Arial" w:hAnsi="Arial" w:cs="Arial"/>
          <w:sz w:val="24"/>
        </w:rPr>
        <w:t>advocacy</w:t>
      </w:r>
      <w:proofErr w:type="gramEnd"/>
      <w:r w:rsidRPr="00112FC8">
        <w:rPr>
          <w:rStyle w:val="markedcontent"/>
          <w:rFonts w:ascii="Arial" w:hAnsi="Arial" w:cs="Arial"/>
          <w:sz w:val="24"/>
        </w:rPr>
        <w:t xml:space="preserve"> and representative organisation of and for all people with disability. We are the only national, cross-disability organisation—we represent the interests of people with all kinds of disability. </w:t>
      </w:r>
    </w:p>
    <w:p w14:paraId="32AFF22A" w14:textId="77777777" w:rsidR="00112FC8" w:rsidRDefault="00112FC8" w:rsidP="00112FC8">
      <w:pPr>
        <w:spacing w:after="0" w:line="240" w:lineRule="auto"/>
        <w:rPr>
          <w:rStyle w:val="markedcontent"/>
          <w:rFonts w:ascii="Arial" w:hAnsi="Arial" w:cs="Arial"/>
          <w:sz w:val="24"/>
        </w:rPr>
      </w:pPr>
    </w:p>
    <w:p w14:paraId="04BA2D24" w14:textId="30A0F520" w:rsidR="00112FC8" w:rsidRDefault="00112FC8" w:rsidP="00112FC8">
      <w:pPr>
        <w:spacing w:after="0" w:line="240" w:lineRule="auto"/>
        <w:rPr>
          <w:rStyle w:val="markedcontent"/>
          <w:rFonts w:ascii="Arial" w:hAnsi="Arial" w:cs="Arial"/>
          <w:szCs w:val="26"/>
        </w:rPr>
      </w:pPr>
      <w:r w:rsidRPr="00112FC8">
        <w:rPr>
          <w:rStyle w:val="markedcontent"/>
          <w:rFonts w:ascii="Arial" w:hAnsi="Arial" w:cs="Arial"/>
          <w:sz w:val="24"/>
        </w:rPr>
        <w:t xml:space="preserve">PWDA is </w:t>
      </w:r>
      <w:proofErr w:type="gramStart"/>
      <w:r w:rsidRPr="00112FC8">
        <w:rPr>
          <w:rStyle w:val="markedcontent"/>
          <w:rFonts w:ascii="Arial" w:hAnsi="Arial" w:cs="Arial"/>
          <w:sz w:val="24"/>
        </w:rPr>
        <w:t>a</w:t>
      </w:r>
      <w:proofErr w:type="gramEnd"/>
      <w:r w:rsidRPr="00112FC8">
        <w:rPr>
          <w:rStyle w:val="markedcontent"/>
          <w:rFonts w:ascii="Arial" w:hAnsi="Arial" w:cs="Arial"/>
          <w:sz w:val="24"/>
        </w:rPr>
        <w:t xml:space="preserve"> NSW and national peak organisation and founding member of Disabled People’s Organisations Australia (DPO Australia) along with Women With Disabilities Australia, First Peoples Disability Network Australia, and National Ethnic Disability Alliance</w:t>
      </w:r>
      <w:r w:rsidRPr="00F012F8">
        <w:rPr>
          <w:rStyle w:val="markedcontent"/>
          <w:rFonts w:ascii="Arial" w:hAnsi="Arial" w:cs="Arial"/>
          <w:szCs w:val="26"/>
        </w:rPr>
        <w:t xml:space="preserve">. </w:t>
      </w:r>
      <w:r w:rsidRPr="00112FC8">
        <w:rPr>
          <w:rStyle w:val="markedcontent"/>
          <w:rFonts w:ascii="Arial" w:hAnsi="Arial" w:cs="Arial"/>
          <w:sz w:val="24"/>
        </w:rPr>
        <w:t>We are a non-profit, non-government organisation. We help individuals by advocating for their interests, and groups through our systemic advocacy efforts. We also encourage people to engage in self-advocacy.</w:t>
      </w:r>
    </w:p>
    <w:p w14:paraId="31F33735" w14:textId="77777777" w:rsidR="00112FC8" w:rsidRPr="00112FC8" w:rsidRDefault="00112FC8" w:rsidP="00112FC8">
      <w:pPr>
        <w:spacing w:after="0" w:line="240" w:lineRule="auto"/>
        <w:rPr>
          <w:rStyle w:val="markedcontent"/>
          <w:rFonts w:ascii="Arial" w:hAnsi="Arial" w:cs="Arial"/>
          <w:sz w:val="24"/>
        </w:rPr>
      </w:pPr>
    </w:p>
    <w:p w14:paraId="5C735BCB" w14:textId="5A99C1E5" w:rsidR="00F012F8" w:rsidRPr="00112FC8" w:rsidRDefault="00450E68" w:rsidP="00112FC8">
      <w:pPr>
        <w:spacing w:after="0" w:line="240" w:lineRule="auto"/>
        <w:rPr>
          <w:rStyle w:val="markedcontent"/>
          <w:rFonts w:ascii="Arial" w:hAnsi="Arial" w:cs="Arial"/>
          <w:sz w:val="24"/>
        </w:rPr>
      </w:pPr>
      <w:r w:rsidRPr="00112FC8">
        <w:rPr>
          <w:rStyle w:val="markedcontent"/>
          <w:rFonts w:ascii="Arial" w:hAnsi="Arial" w:cs="Arial"/>
          <w:sz w:val="24"/>
        </w:rPr>
        <w:t xml:space="preserve">We have a vision of a socially just, accessible, and inclusive community, in which the human rights, citizenship, contribution, potential and diversity of all people with disability are recognised, </w:t>
      </w:r>
      <w:proofErr w:type="gramStart"/>
      <w:r w:rsidRPr="00112FC8">
        <w:rPr>
          <w:rStyle w:val="markedcontent"/>
          <w:rFonts w:ascii="Arial" w:hAnsi="Arial" w:cs="Arial"/>
          <w:sz w:val="24"/>
        </w:rPr>
        <w:t>respected</w:t>
      </w:r>
      <w:proofErr w:type="gramEnd"/>
      <w:r w:rsidRPr="00112FC8">
        <w:rPr>
          <w:rStyle w:val="markedcontent"/>
          <w:rFonts w:ascii="Arial" w:hAnsi="Arial" w:cs="Arial"/>
          <w:sz w:val="24"/>
        </w:rPr>
        <w:t xml:space="preserve"> and celebrated.</w:t>
      </w:r>
    </w:p>
    <w:p w14:paraId="54666B24" w14:textId="77777777" w:rsidR="00112FC8" w:rsidRPr="007308F8" w:rsidRDefault="00112FC8" w:rsidP="00112FC8">
      <w:pPr>
        <w:spacing w:after="0" w:line="240" w:lineRule="auto"/>
        <w:rPr>
          <w:rStyle w:val="markedcontent"/>
          <w:rFonts w:ascii="Arial" w:hAnsi="Arial" w:cs="Arial"/>
          <w:sz w:val="32"/>
          <w:szCs w:val="32"/>
        </w:rPr>
      </w:pPr>
    </w:p>
    <w:p w14:paraId="49755408" w14:textId="4BCDBD3C" w:rsidR="00112FC8" w:rsidRPr="00FC010D" w:rsidRDefault="00112FC8" w:rsidP="00112FC8">
      <w:pPr>
        <w:spacing w:after="0" w:line="240" w:lineRule="auto"/>
        <w:rPr>
          <w:rStyle w:val="markedcontent"/>
          <w:rFonts w:ascii="VAG Rounded" w:hAnsi="VAG Rounded" w:cs="Arial"/>
          <w:color w:val="005496" w:themeColor="accent1"/>
          <w:sz w:val="28"/>
          <w:szCs w:val="28"/>
        </w:rPr>
      </w:pPr>
      <w:r w:rsidRPr="00FC010D">
        <w:rPr>
          <w:rStyle w:val="markedcontent"/>
          <w:rFonts w:ascii="VAG Rounded" w:hAnsi="VAG Rounded" w:cs="Arial"/>
          <w:color w:val="005496" w:themeColor="accent1"/>
          <w:sz w:val="28"/>
          <w:szCs w:val="28"/>
        </w:rPr>
        <w:t>About the Antipoverty Centre</w:t>
      </w:r>
    </w:p>
    <w:p w14:paraId="1EA86907" w14:textId="78291D3D" w:rsidR="00112FC8" w:rsidRDefault="00112FC8" w:rsidP="00112FC8">
      <w:pPr>
        <w:pStyle w:val="PWDAbodycopy"/>
        <w:spacing w:after="0" w:line="240" w:lineRule="auto"/>
      </w:pPr>
      <w:r w:rsidRPr="00616337">
        <w:t xml:space="preserve">The Antipoverty Centre is a new organisation established to counter problems with academics, think tanks and others in the political class making harmful decisions on behalf of people they purport to represent. </w:t>
      </w:r>
    </w:p>
    <w:p w14:paraId="5C53B335" w14:textId="77777777" w:rsidR="00112FC8" w:rsidRPr="00616337" w:rsidRDefault="00112FC8" w:rsidP="00112FC8">
      <w:pPr>
        <w:pStyle w:val="PWDAbodycopy"/>
        <w:spacing w:after="0" w:line="240" w:lineRule="auto"/>
      </w:pPr>
    </w:p>
    <w:p w14:paraId="3DD1E578" w14:textId="120ED073" w:rsidR="00112FC8" w:rsidRDefault="00112FC8" w:rsidP="00112FC8">
      <w:pPr>
        <w:pStyle w:val="PWDAbodycopy"/>
        <w:spacing w:after="0" w:line="240" w:lineRule="auto"/>
      </w:pPr>
      <w:r>
        <w:t>We are</w:t>
      </w:r>
      <w:r w:rsidRPr="009B771E">
        <w:t xml:space="preserve"> activists, </w:t>
      </w:r>
      <w:proofErr w:type="gramStart"/>
      <w:r w:rsidRPr="009B771E">
        <w:t>advocates</w:t>
      </w:r>
      <w:proofErr w:type="gramEnd"/>
      <w:r w:rsidRPr="009B771E">
        <w:t xml:space="preserve"> and researchers with lived experience of poverty and disadvantage. We defend and fight for the rights of people like ourselves who experience violence at the hands of a</w:t>
      </w:r>
      <w:r>
        <w:t>n economic</w:t>
      </w:r>
      <w:r w:rsidRPr="009B771E">
        <w:t xml:space="preserve"> system designed to oppress us.</w:t>
      </w:r>
      <w:r>
        <w:t xml:space="preserve"> </w:t>
      </w:r>
      <w:r w:rsidRPr="00616337">
        <w:t>It is our mission to shift how people speak about and respond to poverty in this country.</w:t>
      </w:r>
      <w:r>
        <w:t xml:space="preserve"> </w:t>
      </w:r>
    </w:p>
    <w:p w14:paraId="5D5F773C" w14:textId="77777777" w:rsidR="00112FC8" w:rsidRDefault="00112FC8" w:rsidP="00112FC8">
      <w:pPr>
        <w:pStyle w:val="PWDAbodycopy"/>
        <w:spacing w:after="0" w:line="240" w:lineRule="auto"/>
      </w:pPr>
    </w:p>
    <w:p w14:paraId="63178A24" w14:textId="46EA5163" w:rsidR="00112FC8" w:rsidRPr="0079624A" w:rsidRDefault="00112FC8" w:rsidP="00112FC8">
      <w:pPr>
        <w:pStyle w:val="PWDAbodycopy"/>
        <w:spacing w:after="0" w:line="240" w:lineRule="auto"/>
      </w:pPr>
      <w:r>
        <w:t xml:space="preserve">We work closely with peer support groups, </w:t>
      </w:r>
      <w:proofErr w:type="gramStart"/>
      <w:r>
        <w:t>activists</w:t>
      </w:r>
      <w:proofErr w:type="gramEnd"/>
      <w:r>
        <w:t xml:space="preserve"> and grassroots civil society organisations to complement their work. Our goal is to help ensure the voices and rights of people living in poverty are at the centre of social policy development and discourse. </w:t>
      </w:r>
      <w:r w:rsidRPr="00107E1E">
        <w:t xml:space="preserve">We believe </w:t>
      </w:r>
      <w:r>
        <w:t xml:space="preserve">there should be </w:t>
      </w:r>
      <w:r w:rsidRPr="00107E1E">
        <w:t>no decision made about us without us.</w:t>
      </w:r>
      <w:r>
        <w:t xml:space="preserve"> The Antipoverty Centre is not politically aligned and does not accept funding that places political constraints on our work. </w:t>
      </w:r>
    </w:p>
    <w:p w14:paraId="7C77E566" w14:textId="77777777" w:rsidR="00112FC8" w:rsidRPr="00112FC8" w:rsidRDefault="00112FC8" w:rsidP="0085378B">
      <w:pPr>
        <w:rPr>
          <w:rStyle w:val="markedcontent"/>
          <w:rFonts w:ascii="VAG Rounded" w:hAnsi="VAG Rounded" w:cs="Arial"/>
          <w:szCs w:val="26"/>
        </w:rPr>
      </w:pPr>
    </w:p>
    <w:p w14:paraId="5E5EC0B8" w14:textId="2CD42AC6" w:rsidR="00112FC8" w:rsidRDefault="00112FC8" w:rsidP="0085378B">
      <w:pPr>
        <w:rPr>
          <w:rStyle w:val="markedcontent"/>
          <w:rFonts w:ascii="Arial" w:hAnsi="Arial" w:cs="Arial"/>
          <w:szCs w:val="26"/>
        </w:rPr>
      </w:pPr>
    </w:p>
    <w:p w14:paraId="1B531A95" w14:textId="77777777" w:rsidR="00112FC8" w:rsidRDefault="00112FC8" w:rsidP="0085378B">
      <w:pPr>
        <w:rPr>
          <w:rStyle w:val="markedcontent"/>
          <w:rFonts w:ascii="Arial" w:hAnsi="Arial" w:cs="Arial"/>
          <w:szCs w:val="26"/>
        </w:rPr>
      </w:pPr>
    </w:p>
    <w:p w14:paraId="5F601B6E" w14:textId="77777777" w:rsidR="00CF3431" w:rsidRPr="00450E68" w:rsidRDefault="00CF3431" w:rsidP="0085378B">
      <w:pPr>
        <w:rPr>
          <w:sz w:val="28"/>
          <w:szCs w:val="28"/>
        </w:rPr>
      </w:pPr>
    </w:p>
    <w:p w14:paraId="0509453F" w14:textId="77777777" w:rsidR="00FD4C17" w:rsidRPr="00F1283C" w:rsidRDefault="00FD4C17" w:rsidP="00F1283C">
      <w:pPr>
        <w:pStyle w:val="PWDAContacts"/>
      </w:pPr>
    </w:p>
    <w:p w14:paraId="4FB24625" w14:textId="77777777" w:rsidR="00FD4C17" w:rsidRPr="00F1283C" w:rsidRDefault="00FD4C17" w:rsidP="00F1283C">
      <w:pPr>
        <w:pStyle w:val="PWDAContacts"/>
      </w:pPr>
    </w:p>
    <w:p w14:paraId="0539E57E" w14:textId="77777777" w:rsidR="00FD4C17" w:rsidRPr="00F1283C" w:rsidRDefault="00FD4C17" w:rsidP="00F1283C">
      <w:pPr>
        <w:pStyle w:val="PWDAContacts"/>
      </w:pPr>
    </w:p>
    <w:p w14:paraId="0BC2DEA1" w14:textId="264113E4" w:rsidR="00FD4C17" w:rsidRPr="00FD4C17" w:rsidRDefault="00FD4C17" w:rsidP="00FD4C17">
      <w:pPr>
        <w:pStyle w:val="PWDAContacts"/>
      </w:pPr>
      <w:r w:rsidRPr="00FD4C17">
        <w:rPr>
          <w:rStyle w:val="PWDAContactsHeading"/>
        </w:rPr>
        <w:t>Postal address:</w:t>
      </w:r>
      <w:r w:rsidRPr="00FD4C17">
        <w:rPr>
          <w:rStyle w:val="PWDAContactsHeading"/>
        </w:rPr>
        <w:br/>
      </w:r>
      <w:r w:rsidRPr="00FD4C17">
        <w:t>PO Box 666</w:t>
      </w:r>
      <w:r w:rsidRPr="00FD4C17">
        <w:br/>
        <w:t xml:space="preserve">Strawberry Hills NSW 2012 </w:t>
      </w:r>
    </w:p>
    <w:p w14:paraId="4DE38594" w14:textId="77777777" w:rsidR="00F1283C" w:rsidRDefault="00FD4C17" w:rsidP="00FD4C17">
      <w:pPr>
        <w:pStyle w:val="PWDAContacts"/>
      </w:pPr>
      <w:r w:rsidRPr="00FD4C17">
        <w:rPr>
          <w:rStyle w:val="PWDAContactsHeading"/>
        </w:rPr>
        <w:t>Street address:</w:t>
      </w:r>
      <w:r w:rsidRPr="00FD4C17">
        <w:rPr>
          <w:rStyle w:val="PWDAContactsHeading"/>
        </w:rPr>
        <w:br/>
      </w:r>
      <w:r w:rsidRPr="00FD4C17">
        <w:t xml:space="preserve">Level 10, Tower 1 </w:t>
      </w:r>
      <w:r w:rsidRPr="00FD4C17">
        <w:br/>
        <w:t>Lawson Square</w:t>
      </w:r>
      <w:r w:rsidR="00F1283C">
        <w:br/>
      </w:r>
      <w:r w:rsidRPr="00FD4C17">
        <w:t>Redfern NSW 2016</w:t>
      </w:r>
    </w:p>
    <w:p w14:paraId="2C88565C" w14:textId="77777777" w:rsidR="00FD4C17" w:rsidRPr="00FD4C17" w:rsidRDefault="00FD4C17" w:rsidP="00FD4C17">
      <w:pPr>
        <w:pStyle w:val="PWDAContacts"/>
      </w:pPr>
      <w:r w:rsidRPr="00F1283C">
        <w:rPr>
          <w:rStyle w:val="PWDAContactsHeading"/>
        </w:rPr>
        <w:t>Phone:</w:t>
      </w:r>
      <w:r w:rsidRPr="00FD4C17">
        <w:t xml:space="preserve"> 02 9370 3100</w:t>
      </w:r>
      <w:r w:rsidRPr="00FD4C17">
        <w:br/>
      </w:r>
      <w:r w:rsidRPr="00F1283C">
        <w:rPr>
          <w:rStyle w:val="PWDAContactsHeading"/>
        </w:rPr>
        <w:t>Fax:</w:t>
      </w:r>
      <w:r w:rsidRPr="00FD4C17">
        <w:t xml:space="preserve"> 02 9318 1372</w:t>
      </w:r>
      <w:r w:rsidRPr="00FD4C17">
        <w:br/>
      </w:r>
      <w:r w:rsidRPr="00F1283C">
        <w:rPr>
          <w:rStyle w:val="PWDAContactsHeading"/>
        </w:rPr>
        <w:t>Toll Free:</w:t>
      </w:r>
      <w:r w:rsidRPr="00FD4C17">
        <w:t xml:space="preserve"> 1800 422 015</w:t>
      </w:r>
      <w:r w:rsidRPr="00FD4C17">
        <w:br/>
      </w:r>
      <w:r w:rsidRPr="00F1283C">
        <w:rPr>
          <w:rStyle w:val="PWDAContactsHeading"/>
        </w:rPr>
        <w:t>NRS:</w:t>
      </w:r>
      <w:r w:rsidRPr="00FD4C17">
        <w:t xml:space="preserve"> 1800 555 677 </w:t>
      </w:r>
      <w:r w:rsidRPr="00FD4C17">
        <w:br/>
      </w:r>
      <w:r w:rsidRPr="00F1283C">
        <w:rPr>
          <w:rStyle w:val="PWDAContactsHeading"/>
        </w:rPr>
        <w:t xml:space="preserve">TTY: </w:t>
      </w:r>
      <w:r w:rsidRPr="00FD4C17">
        <w:t>02 9318 2138</w:t>
      </w:r>
      <w:r w:rsidRPr="00FD4C17">
        <w:br/>
      </w:r>
      <w:r w:rsidRPr="00F1283C">
        <w:rPr>
          <w:rStyle w:val="PWDAContactsHeading"/>
        </w:rPr>
        <w:t>TTY Toll Free:</w:t>
      </w:r>
      <w:r w:rsidRPr="00FD4C17">
        <w:t xml:space="preserve"> 1800 422 016</w:t>
      </w:r>
      <w:r w:rsidRPr="00FD4C17">
        <w:br/>
      </w:r>
      <w:r w:rsidRPr="00F1283C">
        <w:rPr>
          <w:rStyle w:val="PWDAContactsHeading"/>
        </w:rPr>
        <w:t>TIS:</w:t>
      </w:r>
      <w:r w:rsidRPr="00FD4C17">
        <w:t xml:space="preserve"> 13 14 50</w:t>
      </w:r>
      <w:r w:rsidRPr="00FD4C17">
        <w:br/>
      </w:r>
      <w:r w:rsidRPr="00F1283C">
        <w:rPr>
          <w:rStyle w:val="PWDAContactsHeading"/>
        </w:rPr>
        <w:t xml:space="preserve">Email: </w:t>
      </w:r>
      <w:r w:rsidRPr="00FD4C17">
        <w:t>pwd@pwd.org.au</w:t>
      </w:r>
    </w:p>
    <w:p w14:paraId="0565C7DD" w14:textId="77777777" w:rsidR="00FD4C17" w:rsidRDefault="00FD4C17" w:rsidP="00FD4C17">
      <w:pPr>
        <w:pStyle w:val="PWDAContacts"/>
      </w:pPr>
      <w:r w:rsidRPr="00F1283C">
        <w:rPr>
          <w:rStyle w:val="PWDAContactsHeading"/>
        </w:rPr>
        <w:t>ACN:</w:t>
      </w:r>
      <w:r w:rsidRPr="00FD4C17">
        <w:t xml:space="preserve"> 621</w:t>
      </w:r>
      <w:r>
        <w:t xml:space="preserve"> 720 143</w:t>
      </w:r>
    </w:p>
    <w:p w14:paraId="2CB124DB" w14:textId="77777777" w:rsidR="000A7777" w:rsidRDefault="000A7777" w:rsidP="00FD4C17">
      <w:pPr>
        <w:pStyle w:val="PWDAContacts"/>
      </w:pPr>
    </w:p>
    <w:p w14:paraId="22DFA88C" w14:textId="77777777" w:rsidR="00FD4C17" w:rsidRDefault="00FD4C17" w:rsidP="00FD4C17"/>
    <w:p w14:paraId="7951C52B" w14:textId="77777777" w:rsidR="00BE51EF" w:rsidRDefault="00BE51EF" w:rsidP="00FD4C17"/>
    <w:p w14:paraId="5105F94F" w14:textId="77777777" w:rsidR="00BE51EF" w:rsidRDefault="00BE51EF" w:rsidP="00FD4C17"/>
    <w:p w14:paraId="6D3A1ABF" w14:textId="77777777" w:rsidR="00BE51EF" w:rsidRDefault="00BE51EF" w:rsidP="00FD4C17">
      <w:pPr>
        <w:sectPr w:rsidR="00BE51EF" w:rsidSect="008E2BF3">
          <w:headerReference w:type="even" r:id="rId10"/>
          <w:headerReference w:type="default" r:id="rId11"/>
          <w:headerReference w:type="first" r:id="rId12"/>
          <w:pgSz w:w="11906" w:h="16838" w:code="9"/>
          <w:pgMar w:top="1701" w:right="284" w:bottom="1928" w:left="1134" w:header="284" w:footer="510" w:gutter="0"/>
          <w:cols w:num="2" w:space="851" w:equalWidth="0">
            <w:col w:w="6804" w:space="851"/>
            <w:col w:w="2833"/>
          </w:cols>
          <w:docGrid w:linePitch="360"/>
        </w:sectPr>
      </w:pPr>
    </w:p>
    <w:sdt>
      <w:sdtPr>
        <w:rPr>
          <w:rFonts w:asciiTheme="minorHAnsi" w:eastAsiaTheme="minorHAnsi" w:hAnsiTheme="minorHAnsi" w:cstheme="minorBidi"/>
          <w:b w:val="0"/>
          <w:color w:val="auto"/>
          <w:spacing w:val="0"/>
          <w:sz w:val="24"/>
          <w:szCs w:val="24"/>
          <w:lang w:val="en-AU"/>
        </w:rPr>
        <w:id w:val="514659339"/>
        <w:docPartObj>
          <w:docPartGallery w:val="Table of Contents"/>
          <w:docPartUnique/>
        </w:docPartObj>
      </w:sdtPr>
      <w:sdtEndPr>
        <w:rPr>
          <w:bCs/>
          <w:noProof/>
          <w:sz w:val="26"/>
        </w:rPr>
      </w:sdtEndPr>
      <w:sdtContent>
        <w:p w14:paraId="6921036D" w14:textId="77777777" w:rsidR="009D3D2D" w:rsidRPr="00BE51EF" w:rsidRDefault="009D3D2D" w:rsidP="00BE51EF">
          <w:pPr>
            <w:pStyle w:val="TOCHeading"/>
            <w:rPr>
              <w:rFonts w:asciiTheme="minorHAnsi" w:eastAsiaTheme="minorHAnsi" w:hAnsiTheme="minorHAnsi" w:cstheme="minorBidi"/>
              <w:b w:val="0"/>
              <w:color w:val="auto"/>
              <w:spacing w:val="0"/>
              <w:sz w:val="24"/>
              <w:szCs w:val="24"/>
              <w:lang w:val="en-AU"/>
            </w:rPr>
          </w:pPr>
          <w:r w:rsidRPr="00602D07">
            <w:rPr>
              <w:sz w:val="56"/>
              <w:szCs w:val="56"/>
            </w:rPr>
            <w:t>Contents</w:t>
          </w:r>
        </w:p>
        <w:p w14:paraId="134C2CA7" w14:textId="27B90980" w:rsidR="00F6613B" w:rsidRDefault="009D3D2D">
          <w:pPr>
            <w:pStyle w:val="TOC1"/>
            <w:rPr>
              <w:rFonts w:eastAsiaTheme="minorEastAsia"/>
              <w:sz w:val="22"/>
              <w:szCs w:val="22"/>
              <w:lang w:eastAsia="en-AU"/>
            </w:rPr>
          </w:pPr>
          <w:r w:rsidRPr="004C22BA">
            <w:rPr>
              <w:rFonts w:asciiTheme="majorHAnsi" w:hAnsiTheme="majorHAnsi" w:cstheme="majorHAnsi"/>
              <w:sz w:val="24"/>
            </w:rPr>
            <w:fldChar w:fldCharType="begin"/>
          </w:r>
          <w:r w:rsidRPr="004C22BA">
            <w:rPr>
              <w:rFonts w:asciiTheme="majorHAnsi" w:hAnsiTheme="majorHAnsi" w:cstheme="majorHAnsi"/>
              <w:sz w:val="24"/>
            </w:rPr>
            <w:instrText xml:space="preserve"> TOC \o "1-3" \h \z \u </w:instrText>
          </w:r>
          <w:r w:rsidRPr="004C22BA">
            <w:rPr>
              <w:rFonts w:asciiTheme="majorHAnsi" w:hAnsiTheme="majorHAnsi" w:cstheme="majorHAnsi"/>
              <w:sz w:val="24"/>
            </w:rPr>
            <w:fldChar w:fldCharType="separate"/>
          </w:r>
          <w:hyperlink w:anchor="_Toc79317400" w:history="1">
            <w:r w:rsidR="00F6613B" w:rsidRPr="006314ED">
              <w:rPr>
                <w:rStyle w:val="Hyperlink"/>
              </w:rPr>
              <w:t>Copyright information</w:t>
            </w:r>
            <w:r w:rsidR="00F6613B">
              <w:rPr>
                <w:webHidden/>
              </w:rPr>
              <w:tab/>
            </w:r>
            <w:r w:rsidR="00F6613B">
              <w:rPr>
                <w:webHidden/>
              </w:rPr>
              <w:fldChar w:fldCharType="begin"/>
            </w:r>
            <w:r w:rsidR="00F6613B">
              <w:rPr>
                <w:webHidden/>
              </w:rPr>
              <w:instrText xml:space="preserve"> PAGEREF _Toc79317400 \h </w:instrText>
            </w:r>
            <w:r w:rsidR="00F6613B">
              <w:rPr>
                <w:webHidden/>
              </w:rPr>
            </w:r>
            <w:r w:rsidR="00F6613B">
              <w:rPr>
                <w:webHidden/>
              </w:rPr>
              <w:fldChar w:fldCharType="separate"/>
            </w:r>
            <w:r w:rsidR="00F6613B">
              <w:rPr>
                <w:webHidden/>
              </w:rPr>
              <w:t>4</w:t>
            </w:r>
            <w:r w:rsidR="00F6613B">
              <w:rPr>
                <w:webHidden/>
              </w:rPr>
              <w:fldChar w:fldCharType="end"/>
            </w:r>
          </w:hyperlink>
        </w:p>
        <w:p w14:paraId="6C59B6AA" w14:textId="72E783C0" w:rsidR="00F6613B" w:rsidRDefault="00740142">
          <w:pPr>
            <w:pStyle w:val="TOC1"/>
            <w:tabs>
              <w:tab w:val="left" w:pos="520"/>
            </w:tabs>
            <w:rPr>
              <w:rFonts w:eastAsiaTheme="minorEastAsia"/>
              <w:sz w:val="22"/>
              <w:szCs w:val="22"/>
              <w:lang w:eastAsia="en-AU"/>
            </w:rPr>
          </w:pPr>
          <w:hyperlink w:anchor="_Toc79317401" w:history="1">
            <w:r w:rsidR="00F6613B" w:rsidRPr="006314ED">
              <w:rPr>
                <w:rStyle w:val="Hyperlink"/>
              </w:rPr>
              <w:t>1.</w:t>
            </w:r>
            <w:r w:rsidR="00F6613B">
              <w:rPr>
                <w:rFonts w:eastAsiaTheme="minorEastAsia"/>
                <w:sz w:val="22"/>
                <w:szCs w:val="22"/>
                <w:lang w:eastAsia="en-AU"/>
              </w:rPr>
              <w:tab/>
            </w:r>
            <w:r w:rsidR="00F6613B" w:rsidRPr="006314ED">
              <w:rPr>
                <w:rStyle w:val="Hyperlink"/>
              </w:rPr>
              <w:t>Introduction</w:t>
            </w:r>
            <w:r w:rsidR="00F6613B">
              <w:rPr>
                <w:webHidden/>
              </w:rPr>
              <w:tab/>
            </w:r>
            <w:r w:rsidR="00F6613B">
              <w:rPr>
                <w:webHidden/>
              </w:rPr>
              <w:fldChar w:fldCharType="begin"/>
            </w:r>
            <w:r w:rsidR="00F6613B">
              <w:rPr>
                <w:webHidden/>
              </w:rPr>
              <w:instrText xml:space="preserve"> PAGEREF _Toc79317401 \h </w:instrText>
            </w:r>
            <w:r w:rsidR="00F6613B">
              <w:rPr>
                <w:webHidden/>
              </w:rPr>
            </w:r>
            <w:r w:rsidR="00F6613B">
              <w:rPr>
                <w:webHidden/>
              </w:rPr>
              <w:fldChar w:fldCharType="separate"/>
            </w:r>
            <w:r w:rsidR="00F6613B">
              <w:rPr>
                <w:webHidden/>
              </w:rPr>
              <w:t>6</w:t>
            </w:r>
            <w:r w:rsidR="00F6613B">
              <w:rPr>
                <w:webHidden/>
              </w:rPr>
              <w:fldChar w:fldCharType="end"/>
            </w:r>
          </w:hyperlink>
        </w:p>
        <w:p w14:paraId="48C19A35" w14:textId="05369A3C" w:rsidR="00F6613B" w:rsidRDefault="00740142">
          <w:pPr>
            <w:pStyle w:val="TOC1"/>
            <w:tabs>
              <w:tab w:val="left" w:pos="520"/>
            </w:tabs>
            <w:rPr>
              <w:rFonts w:eastAsiaTheme="minorEastAsia"/>
              <w:sz w:val="22"/>
              <w:szCs w:val="22"/>
              <w:lang w:eastAsia="en-AU"/>
            </w:rPr>
          </w:pPr>
          <w:hyperlink w:anchor="_Toc79317402" w:history="1">
            <w:r w:rsidR="00F6613B" w:rsidRPr="006314ED">
              <w:rPr>
                <w:rStyle w:val="Hyperlink"/>
              </w:rPr>
              <w:t>2.</w:t>
            </w:r>
            <w:r w:rsidR="00F6613B">
              <w:rPr>
                <w:rFonts w:eastAsiaTheme="minorEastAsia"/>
                <w:sz w:val="22"/>
                <w:szCs w:val="22"/>
                <w:lang w:eastAsia="en-AU"/>
              </w:rPr>
              <w:tab/>
            </w:r>
            <w:r w:rsidR="00F6613B" w:rsidRPr="006314ED">
              <w:rPr>
                <w:rStyle w:val="Hyperlink"/>
              </w:rPr>
              <w:t>An opportunity for reform</w:t>
            </w:r>
            <w:r w:rsidR="00F6613B">
              <w:rPr>
                <w:webHidden/>
              </w:rPr>
              <w:tab/>
            </w:r>
            <w:r w:rsidR="00F6613B">
              <w:rPr>
                <w:webHidden/>
              </w:rPr>
              <w:fldChar w:fldCharType="begin"/>
            </w:r>
            <w:r w:rsidR="00F6613B">
              <w:rPr>
                <w:webHidden/>
              </w:rPr>
              <w:instrText xml:space="preserve"> PAGEREF _Toc79317402 \h </w:instrText>
            </w:r>
            <w:r w:rsidR="00F6613B">
              <w:rPr>
                <w:webHidden/>
              </w:rPr>
            </w:r>
            <w:r w:rsidR="00F6613B">
              <w:rPr>
                <w:webHidden/>
              </w:rPr>
              <w:fldChar w:fldCharType="separate"/>
            </w:r>
            <w:r w:rsidR="00F6613B">
              <w:rPr>
                <w:webHidden/>
              </w:rPr>
              <w:t>9</w:t>
            </w:r>
            <w:r w:rsidR="00F6613B">
              <w:rPr>
                <w:webHidden/>
              </w:rPr>
              <w:fldChar w:fldCharType="end"/>
            </w:r>
          </w:hyperlink>
        </w:p>
        <w:p w14:paraId="4645C63C" w14:textId="2F109206" w:rsidR="00F6613B" w:rsidRDefault="00740142">
          <w:pPr>
            <w:pStyle w:val="TOC2"/>
            <w:rPr>
              <w:rFonts w:eastAsiaTheme="minorEastAsia"/>
              <w:i w:val="0"/>
              <w:iCs w:val="0"/>
              <w:sz w:val="22"/>
              <w:szCs w:val="22"/>
              <w:lang w:eastAsia="en-AU"/>
            </w:rPr>
          </w:pPr>
          <w:hyperlink w:anchor="_Toc79317403" w:history="1">
            <w:r w:rsidR="00F6613B" w:rsidRPr="006314ED">
              <w:rPr>
                <w:rStyle w:val="Hyperlink"/>
              </w:rPr>
              <w:t>Specific recommendations regarding the operation of the tables</w:t>
            </w:r>
            <w:r w:rsidR="00F6613B">
              <w:rPr>
                <w:webHidden/>
              </w:rPr>
              <w:tab/>
            </w:r>
            <w:r w:rsidR="00F6613B" w:rsidRPr="00F409B4">
              <w:rPr>
                <w:i w:val="0"/>
                <w:iCs w:val="0"/>
                <w:webHidden/>
              </w:rPr>
              <w:fldChar w:fldCharType="begin"/>
            </w:r>
            <w:r w:rsidR="00F6613B" w:rsidRPr="00F409B4">
              <w:rPr>
                <w:i w:val="0"/>
                <w:iCs w:val="0"/>
                <w:webHidden/>
              </w:rPr>
              <w:instrText xml:space="preserve"> PAGEREF _Toc79317403 \h </w:instrText>
            </w:r>
            <w:r w:rsidR="00F6613B" w:rsidRPr="00F409B4">
              <w:rPr>
                <w:i w:val="0"/>
                <w:iCs w:val="0"/>
                <w:webHidden/>
              </w:rPr>
            </w:r>
            <w:r w:rsidR="00F6613B" w:rsidRPr="00F409B4">
              <w:rPr>
                <w:i w:val="0"/>
                <w:iCs w:val="0"/>
                <w:webHidden/>
              </w:rPr>
              <w:fldChar w:fldCharType="separate"/>
            </w:r>
            <w:r w:rsidR="00F6613B" w:rsidRPr="00F409B4">
              <w:rPr>
                <w:i w:val="0"/>
                <w:iCs w:val="0"/>
                <w:webHidden/>
              </w:rPr>
              <w:t>9</w:t>
            </w:r>
            <w:r w:rsidR="00F6613B" w:rsidRPr="00F409B4">
              <w:rPr>
                <w:i w:val="0"/>
                <w:iCs w:val="0"/>
                <w:webHidden/>
              </w:rPr>
              <w:fldChar w:fldCharType="end"/>
            </w:r>
          </w:hyperlink>
        </w:p>
        <w:p w14:paraId="7DD2C39C" w14:textId="2499A7B9" w:rsidR="00F6613B" w:rsidRDefault="00740142">
          <w:pPr>
            <w:pStyle w:val="TOC3"/>
            <w:tabs>
              <w:tab w:val="left" w:pos="1100"/>
              <w:tab w:val="right" w:pos="9628"/>
            </w:tabs>
            <w:rPr>
              <w:rFonts w:eastAsiaTheme="minorEastAsia"/>
              <w:noProof/>
              <w:sz w:val="22"/>
              <w:szCs w:val="22"/>
              <w:lang w:eastAsia="en-AU"/>
            </w:rPr>
          </w:pPr>
          <w:hyperlink w:anchor="_Toc79317404" w:history="1">
            <w:r w:rsidR="00F6613B" w:rsidRPr="006314ED">
              <w:rPr>
                <w:rStyle w:val="Hyperlink"/>
                <w:noProof/>
              </w:rPr>
              <w:t>1.</w:t>
            </w:r>
            <w:r w:rsidR="00F6613B">
              <w:rPr>
                <w:rFonts w:eastAsiaTheme="minorEastAsia"/>
                <w:noProof/>
                <w:sz w:val="22"/>
                <w:szCs w:val="22"/>
                <w:lang w:eastAsia="en-AU"/>
              </w:rPr>
              <w:tab/>
            </w:r>
            <w:r w:rsidR="00F6613B" w:rsidRPr="006314ED">
              <w:rPr>
                <w:rStyle w:val="Hyperlink"/>
                <w:noProof/>
              </w:rPr>
              <w:t>Amend impairment tables to make the DSP easier to access</w:t>
            </w:r>
            <w:r w:rsidR="00F6613B">
              <w:rPr>
                <w:noProof/>
                <w:webHidden/>
              </w:rPr>
              <w:tab/>
            </w:r>
            <w:r w:rsidR="00F6613B">
              <w:rPr>
                <w:noProof/>
                <w:webHidden/>
              </w:rPr>
              <w:fldChar w:fldCharType="begin"/>
            </w:r>
            <w:r w:rsidR="00F6613B">
              <w:rPr>
                <w:noProof/>
                <w:webHidden/>
              </w:rPr>
              <w:instrText xml:space="preserve"> PAGEREF _Toc79317404 \h </w:instrText>
            </w:r>
            <w:r w:rsidR="00F6613B">
              <w:rPr>
                <w:noProof/>
                <w:webHidden/>
              </w:rPr>
            </w:r>
            <w:r w:rsidR="00F6613B">
              <w:rPr>
                <w:noProof/>
                <w:webHidden/>
              </w:rPr>
              <w:fldChar w:fldCharType="separate"/>
            </w:r>
            <w:r w:rsidR="00F6613B">
              <w:rPr>
                <w:noProof/>
                <w:webHidden/>
              </w:rPr>
              <w:t>9</w:t>
            </w:r>
            <w:r w:rsidR="00F6613B">
              <w:rPr>
                <w:noProof/>
                <w:webHidden/>
              </w:rPr>
              <w:fldChar w:fldCharType="end"/>
            </w:r>
          </w:hyperlink>
        </w:p>
        <w:p w14:paraId="19A73362" w14:textId="7AC1FA5C" w:rsidR="00F6613B" w:rsidRDefault="00740142">
          <w:pPr>
            <w:pStyle w:val="TOC3"/>
            <w:tabs>
              <w:tab w:val="left" w:pos="1100"/>
              <w:tab w:val="right" w:pos="9628"/>
            </w:tabs>
            <w:rPr>
              <w:rFonts w:eastAsiaTheme="minorEastAsia"/>
              <w:noProof/>
              <w:sz w:val="22"/>
              <w:szCs w:val="22"/>
              <w:lang w:eastAsia="en-AU"/>
            </w:rPr>
          </w:pPr>
          <w:hyperlink w:anchor="_Toc79317405" w:history="1">
            <w:r w:rsidR="00F6613B" w:rsidRPr="006314ED">
              <w:rPr>
                <w:rStyle w:val="Hyperlink"/>
                <w:noProof/>
              </w:rPr>
              <w:t>2.</w:t>
            </w:r>
            <w:r w:rsidR="00F6613B">
              <w:rPr>
                <w:rFonts w:eastAsiaTheme="minorEastAsia"/>
                <w:noProof/>
                <w:sz w:val="22"/>
                <w:szCs w:val="22"/>
                <w:lang w:eastAsia="en-AU"/>
              </w:rPr>
              <w:tab/>
            </w:r>
            <w:r w:rsidR="00F6613B" w:rsidRPr="006314ED">
              <w:rPr>
                <w:rStyle w:val="Hyperlink"/>
                <w:noProof/>
              </w:rPr>
              <w:t>Round points up, not down</w:t>
            </w:r>
            <w:r w:rsidR="00F6613B">
              <w:rPr>
                <w:noProof/>
                <w:webHidden/>
              </w:rPr>
              <w:tab/>
            </w:r>
            <w:r w:rsidR="00F6613B">
              <w:rPr>
                <w:noProof/>
                <w:webHidden/>
              </w:rPr>
              <w:fldChar w:fldCharType="begin"/>
            </w:r>
            <w:r w:rsidR="00F6613B">
              <w:rPr>
                <w:noProof/>
                <w:webHidden/>
              </w:rPr>
              <w:instrText xml:space="preserve"> PAGEREF _Toc79317405 \h </w:instrText>
            </w:r>
            <w:r w:rsidR="00F6613B">
              <w:rPr>
                <w:noProof/>
                <w:webHidden/>
              </w:rPr>
            </w:r>
            <w:r w:rsidR="00F6613B">
              <w:rPr>
                <w:noProof/>
                <w:webHidden/>
              </w:rPr>
              <w:fldChar w:fldCharType="separate"/>
            </w:r>
            <w:r w:rsidR="00F6613B">
              <w:rPr>
                <w:noProof/>
                <w:webHidden/>
              </w:rPr>
              <w:t>10</w:t>
            </w:r>
            <w:r w:rsidR="00F6613B">
              <w:rPr>
                <w:noProof/>
                <w:webHidden/>
              </w:rPr>
              <w:fldChar w:fldCharType="end"/>
            </w:r>
          </w:hyperlink>
        </w:p>
        <w:p w14:paraId="3E6AE5E2" w14:textId="5BBD359A" w:rsidR="00F6613B" w:rsidRDefault="00740142">
          <w:pPr>
            <w:pStyle w:val="TOC3"/>
            <w:tabs>
              <w:tab w:val="left" w:pos="1100"/>
              <w:tab w:val="right" w:pos="9628"/>
            </w:tabs>
            <w:rPr>
              <w:rFonts w:eastAsiaTheme="minorEastAsia"/>
              <w:noProof/>
              <w:sz w:val="22"/>
              <w:szCs w:val="22"/>
              <w:lang w:eastAsia="en-AU"/>
            </w:rPr>
          </w:pPr>
          <w:hyperlink w:anchor="_Toc79317406" w:history="1">
            <w:r w:rsidR="00F6613B" w:rsidRPr="006314ED">
              <w:rPr>
                <w:rStyle w:val="Hyperlink"/>
                <w:noProof/>
              </w:rPr>
              <w:t>3.</w:t>
            </w:r>
            <w:r w:rsidR="00F6613B">
              <w:rPr>
                <w:rFonts w:eastAsiaTheme="minorEastAsia"/>
                <w:noProof/>
                <w:sz w:val="22"/>
                <w:szCs w:val="22"/>
                <w:lang w:eastAsia="en-AU"/>
              </w:rPr>
              <w:tab/>
            </w:r>
            <w:r w:rsidR="00F6613B" w:rsidRPr="006314ED">
              <w:rPr>
                <w:rStyle w:val="Hyperlink"/>
                <w:noProof/>
              </w:rPr>
              <w:t>Permit people who meet requirements across multiple tables to access the DSP</w:t>
            </w:r>
            <w:r w:rsidR="00F6613B">
              <w:rPr>
                <w:noProof/>
                <w:webHidden/>
              </w:rPr>
              <w:tab/>
            </w:r>
            <w:r w:rsidR="00F6613B">
              <w:rPr>
                <w:noProof/>
                <w:webHidden/>
              </w:rPr>
              <w:fldChar w:fldCharType="begin"/>
            </w:r>
            <w:r w:rsidR="00F6613B">
              <w:rPr>
                <w:noProof/>
                <w:webHidden/>
              </w:rPr>
              <w:instrText xml:space="preserve"> PAGEREF _Toc79317406 \h </w:instrText>
            </w:r>
            <w:r w:rsidR="00F6613B">
              <w:rPr>
                <w:noProof/>
                <w:webHidden/>
              </w:rPr>
            </w:r>
            <w:r w:rsidR="00F6613B">
              <w:rPr>
                <w:noProof/>
                <w:webHidden/>
              </w:rPr>
              <w:fldChar w:fldCharType="separate"/>
            </w:r>
            <w:r w:rsidR="00F6613B">
              <w:rPr>
                <w:noProof/>
                <w:webHidden/>
              </w:rPr>
              <w:t>10</w:t>
            </w:r>
            <w:r w:rsidR="00F6613B">
              <w:rPr>
                <w:noProof/>
                <w:webHidden/>
              </w:rPr>
              <w:fldChar w:fldCharType="end"/>
            </w:r>
          </w:hyperlink>
        </w:p>
        <w:p w14:paraId="2601DA2E" w14:textId="69B96D3E" w:rsidR="00F6613B" w:rsidRDefault="00740142">
          <w:pPr>
            <w:pStyle w:val="TOC3"/>
            <w:tabs>
              <w:tab w:val="left" w:pos="1100"/>
              <w:tab w:val="right" w:pos="9628"/>
            </w:tabs>
            <w:rPr>
              <w:rFonts w:eastAsiaTheme="minorEastAsia"/>
              <w:noProof/>
              <w:sz w:val="22"/>
              <w:szCs w:val="22"/>
              <w:lang w:eastAsia="en-AU"/>
            </w:rPr>
          </w:pPr>
          <w:hyperlink w:anchor="_Toc79317407" w:history="1">
            <w:r w:rsidR="00F6613B" w:rsidRPr="006314ED">
              <w:rPr>
                <w:rStyle w:val="Hyperlink"/>
                <w:noProof/>
              </w:rPr>
              <w:t>4.</w:t>
            </w:r>
            <w:r w:rsidR="00F6613B">
              <w:rPr>
                <w:rFonts w:eastAsiaTheme="minorEastAsia"/>
                <w:noProof/>
                <w:sz w:val="22"/>
                <w:szCs w:val="22"/>
                <w:lang w:eastAsia="en-AU"/>
              </w:rPr>
              <w:tab/>
            </w:r>
            <w:r w:rsidR="00F6613B" w:rsidRPr="006314ED">
              <w:rPr>
                <w:rStyle w:val="Hyperlink"/>
                <w:noProof/>
              </w:rPr>
              <w:t>Remove classification of the number of hours a person can work</w:t>
            </w:r>
            <w:r w:rsidR="00F6613B">
              <w:rPr>
                <w:noProof/>
                <w:webHidden/>
              </w:rPr>
              <w:tab/>
            </w:r>
            <w:r w:rsidR="00F6613B">
              <w:rPr>
                <w:noProof/>
                <w:webHidden/>
              </w:rPr>
              <w:fldChar w:fldCharType="begin"/>
            </w:r>
            <w:r w:rsidR="00F6613B">
              <w:rPr>
                <w:noProof/>
                <w:webHidden/>
              </w:rPr>
              <w:instrText xml:space="preserve"> PAGEREF _Toc79317407 \h </w:instrText>
            </w:r>
            <w:r w:rsidR="00F6613B">
              <w:rPr>
                <w:noProof/>
                <w:webHidden/>
              </w:rPr>
            </w:r>
            <w:r w:rsidR="00F6613B">
              <w:rPr>
                <w:noProof/>
                <w:webHidden/>
              </w:rPr>
              <w:fldChar w:fldCharType="separate"/>
            </w:r>
            <w:r w:rsidR="00F6613B">
              <w:rPr>
                <w:noProof/>
                <w:webHidden/>
              </w:rPr>
              <w:t>13</w:t>
            </w:r>
            <w:r w:rsidR="00F6613B">
              <w:rPr>
                <w:noProof/>
                <w:webHidden/>
              </w:rPr>
              <w:fldChar w:fldCharType="end"/>
            </w:r>
          </w:hyperlink>
        </w:p>
        <w:p w14:paraId="301BF0B3" w14:textId="3BC3C94C" w:rsidR="00F6613B" w:rsidRDefault="00740142">
          <w:pPr>
            <w:pStyle w:val="TOC3"/>
            <w:tabs>
              <w:tab w:val="left" w:pos="1100"/>
              <w:tab w:val="right" w:pos="9628"/>
            </w:tabs>
            <w:rPr>
              <w:rFonts w:eastAsiaTheme="minorEastAsia"/>
              <w:noProof/>
              <w:sz w:val="22"/>
              <w:szCs w:val="22"/>
              <w:lang w:eastAsia="en-AU"/>
            </w:rPr>
          </w:pPr>
          <w:hyperlink w:anchor="_Toc79317408" w:history="1">
            <w:r w:rsidR="00F6613B" w:rsidRPr="006314ED">
              <w:rPr>
                <w:rStyle w:val="Hyperlink"/>
                <w:noProof/>
              </w:rPr>
              <w:t>5.</w:t>
            </w:r>
            <w:r w:rsidR="00F6613B">
              <w:rPr>
                <w:rFonts w:eastAsiaTheme="minorEastAsia"/>
                <w:noProof/>
                <w:sz w:val="22"/>
                <w:szCs w:val="22"/>
                <w:lang w:eastAsia="en-AU"/>
              </w:rPr>
              <w:tab/>
            </w:r>
            <w:r w:rsidR="00F6613B" w:rsidRPr="006314ED">
              <w:rPr>
                <w:rStyle w:val="Hyperlink"/>
                <w:noProof/>
              </w:rPr>
              <w:t>Remove the “fully treated, diagnosed, and stabilised” criteria</w:t>
            </w:r>
            <w:r w:rsidR="00F6613B">
              <w:rPr>
                <w:noProof/>
                <w:webHidden/>
              </w:rPr>
              <w:tab/>
            </w:r>
            <w:r w:rsidR="00F6613B">
              <w:rPr>
                <w:noProof/>
                <w:webHidden/>
              </w:rPr>
              <w:fldChar w:fldCharType="begin"/>
            </w:r>
            <w:r w:rsidR="00F6613B">
              <w:rPr>
                <w:noProof/>
                <w:webHidden/>
              </w:rPr>
              <w:instrText xml:space="preserve"> PAGEREF _Toc79317408 \h </w:instrText>
            </w:r>
            <w:r w:rsidR="00F6613B">
              <w:rPr>
                <w:noProof/>
                <w:webHidden/>
              </w:rPr>
            </w:r>
            <w:r w:rsidR="00F6613B">
              <w:rPr>
                <w:noProof/>
                <w:webHidden/>
              </w:rPr>
              <w:fldChar w:fldCharType="separate"/>
            </w:r>
            <w:r w:rsidR="00F6613B">
              <w:rPr>
                <w:noProof/>
                <w:webHidden/>
              </w:rPr>
              <w:t>13</w:t>
            </w:r>
            <w:r w:rsidR="00F6613B">
              <w:rPr>
                <w:noProof/>
                <w:webHidden/>
              </w:rPr>
              <w:fldChar w:fldCharType="end"/>
            </w:r>
          </w:hyperlink>
        </w:p>
        <w:p w14:paraId="3AEDE2A3" w14:textId="6A794A42" w:rsidR="00F6613B" w:rsidRDefault="00740142">
          <w:pPr>
            <w:pStyle w:val="TOC3"/>
            <w:tabs>
              <w:tab w:val="left" w:pos="1100"/>
              <w:tab w:val="right" w:pos="9628"/>
            </w:tabs>
            <w:rPr>
              <w:rFonts w:eastAsiaTheme="minorEastAsia"/>
              <w:noProof/>
              <w:sz w:val="22"/>
              <w:szCs w:val="22"/>
              <w:lang w:eastAsia="en-AU"/>
            </w:rPr>
          </w:pPr>
          <w:hyperlink w:anchor="_Toc79317409" w:history="1">
            <w:r w:rsidR="00F6613B" w:rsidRPr="006314ED">
              <w:rPr>
                <w:rStyle w:val="Hyperlink"/>
                <w:noProof/>
              </w:rPr>
              <w:t>6.</w:t>
            </w:r>
            <w:r w:rsidR="00F6613B">
              <w:rPr>
                <w:rFonts w:eastAsiaTheme="minorEastAsia"/>
                <w:noProof/>
                <w:sz w:val="22"/>
                <w:szCs w:val="22"/>
                <w:lang w:eastAsia="en-AU"/>
              </w:rPr>
              <w:tab/>
            </w:r>
            <w:r w:rsidR="00F6613B" w:rsidRPr="006314ED">
              <w:rPr>
                <w:rStyle w:val="Hyperlink"/>
                <w:noProof/>
              </w:rPr>
              <w:t>Introduce a new Medicare line item</w:t>
            </w:r>
            <w:r w:rsidR="00F6613B">
              <w:rPr>
                <w:noProof/>
                <w:webHidden/>
              </w:rPr>
              <w:tab/>
            </w:r>
            <w:r w:rsidR="00F6613B">
              <w:rPr>
                <w:noProof/>
                <w:webHidden/>
              </w:rPr>
              <w:fldChar w:fldCharType="begin"/>
            </w:r>
            <w:r w:rsidR="00F6613B">
              <w:rPr>
                <w:noProof/>
                <w:webHidden/>
              </w:rPr>
              <w:instrText xml:space="preserve"> PAGEREF _Toc79317409 \h </w:instrText>
            </w:r>
            <w:r w:rsidR="00F6613B">
              <w:rPr>
                <w:noProof/>
                <w:webHidden/>
              </w:rPr>
            </w:r>
            <w:r w:rsidR="00F6613B">
              <w:rPr>
                <w:noProof/>
                <w:webHidden/>
              </w:rPr>
              <w:fldChar w:fldCharType="separate"/>
            </w:r>
            <w:r w:rsidR="00F6613B">
              <w:rPr>
                <w:noProof/>
                <w:webHidden/>
              </w:rPr>
              <w:t>15</w:t>
            </w:r>
            <w:r w:rsidR="00F6613B">
              <w:rPr>
                <w:noProof/>
                <w:webHidden/>
              </w:rPr>
              <w:fldChar w:fldCharType="end"/>
            </w:r>
          </w:hyperlink>
        </w:p>
        <w:p w14:paraId="531C585D" w14:textId="10677622" w:rsidR="00F6613B" w:rsidRDefault="00740142">
          <w:pPr>
            <w:pStyle w:val="TOC3"/>
            <w:tabs>
              <w:tab w:val="left" w:pos="1100"/>
              <w:tab w:val="right" w:pos="9628"/>
            </w:tabs>
            <w:rPr>
              <w:rFonts w:eastAsiaTheme="minorEastAsia"/>
              <w:noProof/>
              <w:sz w:val="22"/>
              <w:szCs w:val="22"/>
              <w:lang w:eastAsia="en-AU"/>
            </w:rPr>
          </w:pPr>
          <w:hyperlink w:anchor="_Toc79317410" w:history="1">
            <w:r w:rsidR="00F6613B" w:rsidRPr="006314ED">
              <w:rPr>
                <w:rStyle w:val="Hyperlink"/>
                <w:noProof/>
              </w:rPr>
              <w:t>7.</w:t>
            </w:r>
            <w:r w:rsidR="00F6613B">
              <w:rPr>
                <w:rFonts w:eastAsiaTheme="minorEastAsia"/>
                <w:noProof/>
                <w:sz w:val="22"/>
                <w:szCs w:val="22"/>
                <w:lang w:eastAsia="en-AU"/>
              </w:rPr>
              <w:tab/>
            </w:r>
            <w:r w:rsidR="00F6613B" w:rsidRPr="006314ED">
              <w:rPr>
                <w:rStyle w:val="Hyperlink"/>
                <w:noProof/>
              </w:rPr>
              <w:t>Provide additional support for treating professionals</w:t>
            </w:r>
            <w:r w:rsidR="00F6613B">
              <w:rPr>
                <w:noProof/>
                <w:webHidden/>
              </w:rPr>
              <w:tab/>
            </w:r>
            <w:r w:rsidR="00F6613B">
              <w:rPr>
                <w:noProof/>
                <w:webHidden/>
              </w:rPr>
              <w:fldChar w:fldCharType="begin"/>
            </w:r>
            <w:r w:rsidR="00F6613B">
              <w:rPr>
                <w:noProof/>
                <w:webHidden/>
              </w:rPr>
              <w:instrText xml:space="preserve"> PAGEREF _Toc79317410 \h </w:instrText>
            </w:r>
            <w:r w:rsidR="00F6613B">
              <w:rPr>
                <w:noProof/>
                <w:webHidden/>
              </w:rPr>
            </w:r>
            <w:r w:rsidR="00F6613B">
              <w:rPr>
                <w:noProof/>
                <w:webHidden/>
              </w:rPr>
              <w:fldChar w:fldCharType="separate"/>
            </w:r>
            <w:r w:rsidR="00F6613B">
              <w:rPr>
                <w:noProof/>
                <w:webHidden/>
              </w:rPr>
              <w:t>15</w:t>
            </w:r>
            <w:r w:rsidR="00F6613B">
              <w:rPr>
                <w:noProof/>
                <w:webHidden/>
              </w:rPr>
              <w:fldChar w:fldCharType="end"/>
            </w:r>
          </w:hyperlink>
        </w:p>
        <w:p w14:paraId="0176B6C4" w14:textId="618486C4" w:rsidR="00F6613B" w:rsidRDefault="00740142">
          <w:pPr>
            <w:pStyle w:val="TOC3"/>
            <w:tabs>
              <w:tab w:val="left" w:pos="1100"/>
              <w:tab w:val="right" w:pos="9628"/>
            </w:tabs>
            <w:rPr>
              <w:rFonts w:eastAsiaTheme="minorEastAsia"/>
              <w:noProof/>
              <w:sz w:val="22"/>
              <w:szCs w:val="22"/>
              <w:lang w:eastAsia="en-AU"/>
            </w:rPr>
          </w:pPr>
          <w:hyperlink w:anchor="_Toc79317411" w:history="1">
            <w:r w:rsidR="00F6613B" w:rsidRPr="006314ED">
              <w:rPr>
                <w:rStyle w:val="Hyperlink"/>
                <w:noProof/>
              </w:rPr>
              <w:t>8.</w:t>
            </w:r>
            <w:r w:rsidR="00F6613B">
              <w:rPr>
                <w:rFonts w:eastAsiaTheme="minorEastAsia"/>
                <w:noProof/>
                <w:sz w:val="22"/>
                <w:szCs w:val="22"/>
                <w:lang w:eastAsia="en-AU"/>
              </w:rPr>
              <w:tab/>
            </w:r>
            <w:r w:rsidR="00F6613B" w:rsidRPr="006314ED">
              <w:rPr>
                <w:rStyle w:val="Hyperlink"/>
                <w:noProof/>
              </w:rPr>
              <w:t>Allow for further revision of the tables before the next sunset clause</w:t>
            </w:r>
            <w:r w:rsidR="00F6613B">
              <w:rPr>
                <w:noProof/>
                <w:webHidden/>
              </w:rPr>
              <w:tab/>
            </w:r>
            <w:r w:rsidR="00F6613B">
              <w:rPr>
                <w:noProof/>
                <w:webHidden/>
              </w:rPr>
              <w:fldChar w:fldCharType="begin"/>
            </w:r>
            <w:r w:rsidR="00F6613B">
              <w:rPr>
                <w:noProof/>
                <w:webHidden/>
              </w:rPr>
              <w:instrText xml:space="preserve"> PAGEREF _Toc79317411 \h </w:instrText>
            </w:r>
            <w:r w:rsidR="00F6613B">
              <w:rPr>
                <w:noProof/>
                <w:webHidden/>
              </w:rPr>
            </w:r>
            <w:r w:rsidR="00F6613B">
              <w:rPr>
                <w:noProof/>
                <w:webHidden/>
              </w:rPr>
              <w:fldChar w:fldCharType="separate"/>
            </w:r>
            <w:r w:rsidR="00F6613B">
              <w:rPr>
                <w:noProof/>
                <w:webHidden/>
              </w:rPr>
              <w:t>16</w:t>
            </w:r>
            <w:r w:rsidR="00F6613B">
              <w:rPr>
                <w:noProof/>
                <w:webHidden/>
              </w:rPr>
              <w:fldChar w:fldCharType="end"/>
            </w:r>
          </w:hyperlink>
        </w:p>
        <w:p w14:paraId="3992CD69" w14:textId="424E1B8D" w:rsidR="009D3D2D" w:rsidRDefault="009D3D2D">
          <w:r w:rsidRPr="004C22BA">
            <w:rPr>
              <w:rFonts w:asciiTheme="majorHAnsi" w:hAnsiTheme="majorHAnsi" w:cstheme="majorHAnsi"/>
              <w:b/>
              <w:bCs/>
              <w:noProof/>
              <w:sz w:val="24"/>
            </w:rPr>
            <w:fldChar w:fldCharType="end"/>
          </w:r>
        </w:p>
      </w:sdtContent>
    </w:sdt>
    <w:p w14:paraId="4FDF1414" w14:textId="77777777" w:rsidR="00CB2E90" w:rsidRDefault="00CB2E90">
      <w:pPr>
        <w:spacing w:after="160" w:line="259" w:lineRule="auto"/>
      </w:pPr>
      <w:r>
        <w:br w:type="page"/>
      </w:r>
    </w:p>
    <w:p w14:paraId="3C12226D" w14:textId="77777777" w:rsidR="000A7777" w:rsidRPr="000A7777" w:rsidRDefault="000A7777" w:rsidP="000A7777">
      <w:pPr>
        <w:pStyle w:val="Heading1"/>
        <w:rPr>
          <w:sz w:val="56"/>
          <w:szCs w:val="56"/>
        </w:rPr>
      </w:pPr>
      <w:bookmarkStart w:id="1" w:name="_Toc77581053"/>
      <w:bookmarkStart w:id="2" w:name="_Toc79317400"/>
      <w:r w:rsidRPr="000A7777">
        <w:rPr>
          <w:rFonts w:eastAsiaTheme="minorHAnsi"/>
          <w:sz w:val="56"/>
          <w:szCs w:val="56"/>
        </w:rPr>
        <w:lastRenderedPageBreak/>
        <w:t>Copyright information</w:t>
      </w:r>
      <w:bookmarkEnd w:id="1"/>
      <w:bookmarkEnd w:id="2"/>
    </w:p>
    <w:p w14:paraId="2BCE3188" w14:textId="405DED00" w:rsidR="006D4828" w:rsidRDefault="007F4809" w:rsidP="000A7777">
      <w:pPr>
        <w:pStyle w:val="BodyText"/>
      </w:pPr>
      <w:r>
        <w:rPr>
          <w:i/>
          <w:iCs/>
        </w:rPr>
        <w:t>Impairment Tables Impair Our Access t</w:t>
      </w:r>
      <w:r w:rsidR="00FC010D">
        <w:rPr>
          <w:i/>
          <w:iCs/>
        </w:rPr>
        <w:t xml:space="preserve">o </w:t>
      </w:r>
      <w:r>
        <w:rPr>
          <w:i/>
          <w:iCs/>
        </w:rPr>
        <w:t>Supp</w:t>
      </w:r>
      <w:r w:rsidR="00FC010D">
        <w:rPr>
          <w:i/>
          <w:iCs/>
        </w:rPr>
        <w:t>orts</w:t>
      </w:r>
      <w:r w:rsidR="006D4828">
        <w:rPr>
          <w:i/>
          <w:iCs/>
        </w:rPr>
        <w:t xml:space="preserve">: People with Disability Australia’s submission to </w:t>
      </w:r>
      <w:r>
        <w:rPr>
          <w:i/>
          <w:iCs/>
        </w:rPr>
        <w:t>Department of Social Services’ Review of the Disability Support Pension Impairment Tables</w:t>
      </w:r>
      <w:r w:rsidR="006D4828">
        <w:rPr>
          <w:i/>
          <w:iCs/>
        </w:rPr>
        <w:t xml:space="preserve"> </w:t>
      </w:r>
    </w:p>
    <w:p w14:paraId="40590732" w14:textId="4E1E0D8E" w:rsidR="00BA0F8A" w:rsidRDefault="00BA0F8A" w:rsidP="000A7777">
      <w:pPr>
        <w:pStyle w:val="BodyText"/>
      </w:pPr>
      <w:r>
        <w:t>This submission was written in collaboration with The Antipoverty Centre.</w:t>
      </w:r>
    </w:p>
    <w:p w14:paraId="3336B450" w14:textId="3534A98B" w:rsidR="000A7777" w:rsidRDefault="000A7777" w:rsidP="000A7777">
      <w:pPr>
        <w:pStyle w:val="BodyText"/>
      </w:pPr>
      <w:r>
        <w:t>First published in 2021 by People with Disability Australia Ltd.</w:t>
      </w:r>
      <w:r>
        <w:br/>
        <w:t>Level 8, 418a Elizabeth Street, Surry Hills, New South Wales, Australia 2010</w:t>
      </w:r>
      <w:r>
        <w:br/>
        <w:t>Head office also in Sydney</w:t>
      </w:r>
      <w:r>
        <w:br/>
        <w:t>Email:</w:t>
      </w:r>
      <w:r w:rsidRPr="00362DFC">
        <w:rPr>
          <w:b/>
          <w:bCs/>
        </w:rPr>
        <w:t xml:space="preserve"> </w:t>
      </w:r>
      <w:hyperlink r:id="rId13" w:history="1">
        <w:r w:rsidRPr="00362DFC">
          <w:rPr>
            <w:rStyle w:val="Hyperlink"/>
            <w:b w:val="0"/>
            <w:bCs/>
          </w:rPr>
          <w:t>pwda@pwd.org.au</w:t>
        </w:r>
      </w:hyperlink>
      <w:r>
        <w:br/>
        <w:t>Phone: +61 2 9370 3100 Fax: +61 2 9318 1372</w:t>
      </w:r>
      <w:r>
        <w:br/>
        <w:t xml:space="preserve">URL: </w:t>
      </w:r>
      <w:hyperlink r:id="rId14" w:history="1">
        <w:r w:rsidRPr="00362DFC">
          <w:rPr>
            <w:rStyle w:val="Hyperlink"/>
            <w:b w:val="0"/>
            <w:bCs/>
          </w:rPr>
          <w:t>www.pwd.org.au</w:t>
        </w:r>
      </w:hyperlink>
    </w:p>
    <w:p w14:paraId="54B02386" w14:textId="3DF67B39" w:rsidR="000A7777" w:rsidRDefault="000A7777" w:rsidP="000A7777">
      <w:pPr>
        <w:pStyle w:val="BodyText"/>
      </w:pPr>
      <w:r>
        <w:t xml:space="preserve">Typeset in Arial 12 </w:t>
      </w:r>
      <w:proofErr w:type="spellStart"/>
      <w:r>
        <w:t>pt</w:t>
      </w:r>
      <w:proofErr w:type="spellEnd"/>
      <w:r>
        <w:t xml:space="preserve"> and VAG Rounded </w:t>
      </w:r>
      <w:r w:rsidR="00362DFC">
        <w:t>28</w:t>
      </w:r>
      <w:r>
        <w:t>pt</w:t>
      </w:r>
      <w:r w:rsidR="0048651B">
        <w:t>, 14pt and</w:t>
      </w:r>
      <w:r w:rsidR="00BA0F8A">
        <w:t xml:space="preserve"> 1</w:t>
      </w:r>
      <w:r w:rsidR="007308F8">
        <w:t>6</w:t>
      </w:r>
      <w:r w:rsidR="00BA0F8A">
        <w:t>pt</w:t>
      </w:r>
    </w:p>
    <w:p w14:paraId="044FA9F2" w14:textId="77777777" w:rsidR="000A7777" w:rsidRDefault="000A7777" w:rsidP="000A7777">
      <w:pPr>
        <w:pStyle w:val="BodyText"/>
      </w:pPr>
      <w:r>
        <w:t xml:space="preserve">© People with Disability Australia Ltd. </w:t>
      </w:r>
      <w:r w:rsidRPr="001818A8">
        <w:t>2021</w:t>
      </w:r>
    </w:p>
    <w:p w14:paraId="7F37495B" w14:textId="77777777" w:rsidR="000A7777" w:rsidRDefault="000A7777" w:rsidP="000A7777">
      <w:pPr>
        <w:pStyle w:val="BodyText"/>
      </w:pPr>
      <w:r>
        <w:t>The moral rights of the authors have been asserted</w:t>
      </w:r>
    </w:p>
    <w:p w14:paraId="07061ADA" w14:textId="77777777" w:rsidR="000A7777" w:rsidRDefault="000A7777" w:rsidP="000A7777">
      <w:pPr>
        <w:pStyle w:val="BodyText"/>
      </w:pPr>
      <w:r>
        <w:t>National Library of Australia Cataloguing-in-Publication dat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8215"/>
      </w:tblGrid>
      <w:tr w:rsidR="00362DFC" w14:paraId="4D9D489D" w14:textId="77777777" w:rsidTr="00EB44C4">
        <w:tc>
          <w:tcPr>
            <w:tcW w:w="1413" w:type="dxa"/>
          </w:tcPr>
          <w:p w14:paraId="1040DB2A" w14:textId="77777777" w:rsidR="00362DFC" w:rsidRDefault="00362DFC" w:rsidP="000A7777">
            <w:pPr>
              <w:pStyle w:val="BodyText"/>
            </w:pPr>
            <w:r>
              <w:t>Creator</w:t>
            </w:r>
            <w:r w:rsidR="00EB44C4">
              <w:t>(</w:t>
            </w:r>
            <w:r>
              <w:t>s</w:t>
            </w:r>
            <w:r w:rsidR="00EB44C4">
              <w:t>)</w:t>
            </w:r>
            <w:r>
              <w:t>:</w:t>
            </w:r>
          </w:p>
        </w:tc>
        <w:tc>
          <w:tcPr>
            <w:tcW w:w="8215" w:type="dxa"/>
          </w:tcPr>
          <w:p w14:paraId="2324960D" w14:textId="06352591" w:rsidR="00362DFC" w:rsidRDefault="005968C4" w:rsidP="000A7777">
            <w:pPr>
              <w:pStyle w:val="BodyText"/>
            </w:pPr>
            <w:r>
              <w:t xml:space="preserve">Jay Coonan, </w:t>
            </w:r>
            <w:r w:rsidR="002B46B1" w:rsidRPr="002B46B1">
              <w:t xml:space="preserve">Kristin </w:t>
            </w:r>
            <w:proofErr w:type="gramStart"/>
            <w:r w:rsidR="002B46B1" w:rsidRPr="002B46B1">
              <w:t>O’Connell</w:t>
            </w:r>
            <w:proofErr w:type="gramEnd"/>
            <w:r>
              <w:t xml:space="preserve"> and Giancarlo de Vera</w:t>
            </w:r>
          </w:p>
        </w:tc>
      </w:tr>
      <w:tr w:rsidR="00362DFC" w14:paraId="1B700B25" w14:textId="77777777" w:rsidTr="00EB44C4">
        <w:tc>
          <w:tcPr>
            <w:tcW w:w="1413" w:type="dxa"/>
          </w:tcPr>
          <w:p w14:paraId="25F78B59" w14:textId="77777777" w:rsidR="00362DFC" w:rsidRDefault="00362DFC" w:rsidP="000A7777">
            <w:pPr>
              <w:pStyle w:val="BodyText"/>
            </w:pPr>
            <w:r>
              <w:t>Title:</w:t>
            </w:r>
          </w:p>
        </w:tc>
        <w:tc>
          <w:tcPr>
            <w:tcW w:w="8215" w:type="dxa"/>
          </w:tcPr>
          <w:p w14:paraId="24A9A6C8" w14:textId="04553ECF" w:rsidR="00362DFC" w:rsidRPr="007F4809" w:rsidRDefault="007F4809" w:rsidP="000A7777">
            <w:pPr>
              <w:pStyle w:val="BodyText"/>
            </w:pPr>
            <w:r w:rsidRPr="007F4809">
              <w:t>Impairment Tables Impair Our Access t</w:t>
            </w:r>
            <w:r w:rsidR="00FC010D">
              <w:t xml:space="preserve">o </w:t>
            </w:r>
            <w:r w:rsidRPr="007F4809">
              <w:t>Suppor</w:t>
            </w:r>
            <w:r w:rsidR="00FC010D">
              <w:t>ts</w:t>
            </w:r>
            <w:r w:rsidRPr="007F4809">
              <w:t xml:space="preserve">: People with Disability Australia’s submission to Department of Social Services’ Review of the Disability Support Pension Impairment Tables </w:t>
            </w:r>
          </w:p>
        </w:tc>
      </w:tr>
    </w:tbl>
    <w:p w14:paraId="34683EAB" w14:textId="77777777" w:rsidR="000A7777" w:rsidRDefault="000A7777" w:rsidP="000A7777">
      <w:pPr>
        <w:pStyle w:val="BodyText"/>
      </w:pPr>
      <w:r>
        <w:t xml:space="preserve">All rights reserved. Except as permitted with the </w:t>
      </w:r>
      <w:r w:rsidRPr="002E28B7">
        <w:rPr>
          <w:i/>
          <w:iCs/>
        </w:rPr>
        <w:t>Australian Copyright Act 1968</w:t>
      </w:r>
      <w:r>
        <w:t xml:space="preserve"> (for example, a fair dealing for the purposes of study, research, </w:t>
      </w:r>
      <w:proofErr w:type="gramStart"/>
      <w:r>
        <w:t>criticism</w:t>
      </w:r>
      <w:proofErr w:type="gramEnd"/>
      <w:r>
        <w:t xml:space="preserve"> or review), no part of this book may be reproduced, stored in a retrieval system, communication or transmitted in any form or by any means without prior written permission. All inquiries should be made to the publisher at the address above.</w:t>
      </w:r>
    </w:p>
    <w:p w14:paraId="1E38F0C1" w14:textId="2B2F6EB0" w:rsidR="00EB44C4" w:rsidRDefault="006D4828" w:rsidP="000A7777">
      <w:pPr>
        <w:pStyle w:val="BodyText"/>
      </w:pPr>
      <w:r>
        <w:t xml:space="preserve">Coonan, J., </w:t>
      </w:r>
      <w:r w:rsidR="002B46B1" w:rsidRPr="002B46B1">
        <w:t>O’Connell, K.</w:t>
      </w:r>
      <w:r>
        <w:t xml:space="preserve"> &amp; de Vera, G</w:t>
      </w:r>
      <w:r w:rsidR="00EB44C4">
        <w:t>.</w:t>
      </w:r>
      <w:r w:rsidR="000A7777">
        <w:t xml:space="preserve">, </w:t>
      </w:r>
      <w:r w:rsidR="007F4809">
        <w:rPr>
          <w:i/>
          <w:iCs/>
        </w:rPr>
        <w:t>Impairment Tables Impair Our Access to Support</w:t>
      </w:r>
      <w:r w:rsidR="00E8418E">
        <w:rPr>
          <w:i/>
          <w:iCs/>
        </w:rPr>
        <w:t>s</w:t>
      </w:r>
      <w:r w:rsidR="007F4809">
        <w:rPr>
          <w:i/>
          <w:iCs/>
        </w:rPr>
        <w:t xml:space="preserve">: People with Disability Australia’s submission to Department of Social Services’ Review of the Disability Support Pension Impairment Tables </w:t>
      </w:r>
      <w:r w:rsidR="00EB44C4">
        <w:t>[submission],</w:t>
      </w:r>
      <w:r w:rsidR="00A819B8">
        <w:t xml:space="preserve"> </w:t>
      </w:r>
      <w:r>
        <w:t>13</w:t>
      </w:r>
      <w:r w:rsidR="00A819B8">
        <w:t xml:space="preserve"> August</w:t>
      </w:r>
      <w:r w:rsidR="00EB44C4">
        <w:t xml:space="preserve"> 2021, People with Disability Australia, Sydney</w:t>
      </w:r>
      <w:r w:rsidR="00A819B8">
        <w:t>.</w:t>
      </w:r>
    </w:p>
    <w:p w14:paraId="43C9DE45" w14:textId="3E020B5D" w:rsidR="00BA0F8A" w:rsidRDefault="00BA0F8A" w:rsidP="000A7777">
      <w:pPr>
        <w:pStyle w:val="BodyText"/>
        <w:rPr>
          <w:rFonts w:ascii="VAG Rounded" w:hAnsi="VAG Rounded"/>
          <w:color w:val="005496" w:themeColor="accent1"/>
          <w:sz w:val="28"/>
          <w:szCs w:val="28"/>
        </w:rPr>
      </w:pPr>
    </w:p>
    <w:p w14:paraId="6F7AD3A3" w14:textId="77777777" w:rsidR="009B773D" w:rsidRDefault="009B773D" w:rsidP="000A7777">
      <w:pPr>
        <w:pStyle w:val="BodyText"/>
        <w:rPr>
          <w:rFonts w:ascii="VAG Rounded" w:hAnsi="VAG Rounded"/>
          <w:color w:val="005496" w:themeColor="accent1"/>
          <w:sz w:val="28"/>
          <w:szCs w:val="28"/>
        </w:rPr>
      </w:pPr>
    </w:p>
    <w:p w14:paraId="26193F79" w14:textId="739C071D" w:rsidR="00BA0F8A" w:rsidRPr="007308F8" w:rsidRDefault="00BA0F8A" w:rsidP="00FC010D">
      <w:pPr>
        <w:pStyle w:val="BodyText"/>
        <w:spacing w:before="0" w:after="0" w:line="276" w:lineRule="auto"/>
        <w:rPr>
          <w:rFonts w:ascii="VAG Rounded" w:hAnsi="VAG Rounded"/>
          <w:color w:val="005496" w:themeColor="accent1"/>
          <w:sz w:val="32"/>
          <w:szCs w:val="32"/>
        </w:rPr>
      </w:pPr>
      <w:r w:rsidRPr="007308F8">
        <w:rPr>
          <w:rFonts w:ascii="VAG Rounded" w:hAnsi="VAG Rounded"/>
          <w:color w:val="005496" w:themeColor="accent1"/>
          <w:sz w:val="32"/>
          <w:szCs w:val="32"/>
        </w:rPr>
        <w:lastRenderedPageBreak/>
        <w:t>Acknowledgement of Country</w:t>
      </w:r>
    </w:p>
    <w:p w14:paraId="5A99B119" w14:textId="27C25EDB" w:rsidR="00BA0F8A" w:rsidRDefault="00BA0F8A" w:rsidP="00FC010D">
      <w:pPr>
        <w:pStyle w:val="PWDAbodycopy"/>
        <w:spacing w:after="0" w:line="276" w:lineRule="auto"/>
      </w:pPr>
      <w:r>
        <w:t xml:space="preserve">People with Disability Australia and the Antipoverty Centre acknowledge the original peoples of this unceded continent. They have been Custodians of Country for thousands of generations. </w:t>
      </w:r>
    </w:p>
    <w:p w14:paraId="66BDC2C9" w14:textId="77777777" w:rsidR="00FC010D" w:rsidRDefault="00FC010D" w:rsidP="00FC010D">
      <w:pPr>
        <w:pStyle w:val="PWDAbodycopy"/>
        <w:spacing w:after="0" w:line="276" w:lineRule="auto"/>
      </w:pPr>
    </w:p>
    <w:p w14:paraId="552C00D2" w14:textId="18E680F3" w:rsidR="00BA0F8A" w:rsidRDefault="00BA0F8A" w:rsidP="00FC010D">
      <w:pPr>
        <w:pStyle w:val="PWDAbodycopy"/>
        <w:spacing w:after="0" w:line="276" w:lineRule="auto"/>
      </w:pPr>
      <w:r>
        <w:t xml:space="preserve">First Peoples have connections to place, land, water and community that have been unbroken for </w:t>
      </w:r>
      <w:r w:rsidRPr="00616A38">
        <w:t>120,000 years.</w:t>
      </w:r>
      <w:r w:rsidRPr="00616A38">
        <w:rPr>
          <w:vertAlign w:val="superscript"/>
        </w:rPr>
        <w:footnoteReference w:id="2"/>
      </w:r>
      <w:r w:rsidRPr="00616A38">
        <w:t xml:space="preserve"> </w:t>
      </w:r>
      <w:r>
        <w:t xml:space="preserve">We recognise Indigenous sovereignty and the cultural significance inherent in these connections, historical and contemporary. </w:t>
      </w:r>
    </w:p>
    <w:p w14:paraId="5DED9B47" w14:textId="77777777" w:rsidR="00FC010D" w:rsidRDefault="00FC010D" w:rsidP="00FC010D">
      <w:pPr>
        <w:pStyle w:val="PWDAbodycopy"/>
        <w:spacing w:after="0" w:line="276" w:lineRule="auto"/>
      </w:pPr>
    </w:p>
    <w:p w14:paraId="43C84004" w14:textId="77777777" w:rsidR="00FC010D" w:rsidRDefault="00BA0F8A" w:rsidP="00FC010D">
      <w:pPr>
        <w:pStyle w:val="PWDAbodycopy"/>
        <w:spacing w:after="0" w:line="276" w:lineRule="auto"/>
      </w:pPr>
      <w:r>
        <w:t xml:space="preserve">We pay respect to Elders past and present and stand with First Peoples in the quest for self-determination, </w:t>
      </w:r>
      <w:proofErr w:type="gramStart"/>
      <w:r>
        <w:t>justice</w:t>
      </w:r>
      <w:proofErr w:type="gramEnd"/>
      <w:r>
        <w:t xml:space="preserve"> and truth-telling in the face of ongoing colonial violence, including that inflicted through racism in the social security system.</w:t>
      </w:r>
    </w:p>
    <w:p w14:paraId="142851FB" w14:textId="7F6AEB0D" w:rsidR="00BA0F8A" w:rsidRDefault="00BA0F8A" w:rsidP="00FC010D">
      <w:pPr>
        <w:pStyle w:val="PWDAbodycopy"/>
        <w:spacing w:after="0" w:line="276" w:lineRule="auto"/>
      </w:pPr>
      <w:r>
        <w:t xml:space="preserve"> </w:t>
      </w:r>
    </w:p>
    <w:p w14:paraId="69DDCDEB" w14:textId="0278BB15" w:rsidR="00BA0F8A" w:rsidRDefault="00BA0F8A" w:rsidP="00FC010D">
      <w:pPr>
        <w:pStyle w:val="PWDAbodycopy"/>
        <w:spacing w:after="0" w:line="276" w:lineRule="auto"/>
      </w:pPr>
      <w:r>
        <w:t xml:space="preserve">We recognise that significantly higher rates of disability among First Peoples is the direct result of colonisation. </w:t>
      </w:r>
    </w:p>
    <w:p w14:paraId="6CADB49F" w14:textId="77777777" w:rsidR="00982108" w:rsidRDefault="00982108" w:rsidP="00FC010D">
      <w:pPr>
        <w:pStyle w:val="PWDAbodycopy"/>
        <w:spacing w:after="0" w:line="276" w:lineRule="auto"/>
      </w:pPr>
    </w:p>
    <w:p w14:paraId="456F72FE" w14:textId="55827FDB" w:rsidR="00BA0F8A" w:rsidRPr="007308F8" w:rsidRDefault="00BA0F8A" w:rsidP="00FC010D">
      <w:pPr>
        <w:pStyle w:val="BodyText"/>
        <w:spacing w:before="0" w:after="0" w:line="276" w:lineRule="auto"/>
        <w:rPr>
          <w:rFonts w:ascii="VAG Rounded" w:hAnsi="VAG Rounded"/>
          <w:color w:val="005496" w:themeColor="accent1"/>
          <w:sz w:val="32"/>
          <w:szCs w:val="32"/>
        </w:rPr>
      </w:pPr>
      <w:r w:rsidRPr="007308F8">
        <w:rPr>
          <w:rFonts w:ascii="VAG Rounded" w:hAnsi="VAG Rounded"/>
          <w:color w:val="005496" w:themeColor="accent1"/>
          <w:sz w:val="32"/>
          <w:szCs w:val="32"/>
        </w:rPr>
        <w:t>Preamble</w:t>
      </w:r>
    </w:p>
    <w:p w14:paraId="3AE951DC" w14:textId="37301CEB" w:rsidR="00BA0F8A" w:rsidRDefault="00BA0F8A" w:rsidP="00FC010D">
      <w:pPr>
        <w:pStyle w:val="PWDAbodycopy"/>
        <w:spacing w:after="0" w:line="276" w:lineRule="auto"/>
      </w:pPr>
      <w:r>
        <w:t xml:space="preserve">In preparing this submission, </w:t>
      </w:r>
      <w:r w:rsidRPr="007C49ED">
        <w:t xml:space="preserve">People with Disability </w:t>
      </w:r>
      <w:proofErr w:type="gramStart"/>
      <w:r w:rsidRPr="007C49ED">
        <w:t>Australia</w:t>
      </w:r>
      <w:proofErr w:type="gramEnd"/>
      <w:r w:rsidRPr="007C49ED">
        <w:t xml:space="preserve"> </w:t>
      </w:r>
      <w:r>
        <w:t xml:space="preserve">and the Antipoverty Centre surveyed people with disability about their experiences of the income support system. </w:t>
      </w:r>
    </w:p>
    <w:p w14:paraId="4BD23ABD" w14:textId="77777777" w:rsidR="00FC010D" w:rsidRDefault="00FC010D" w:rsidP="00FC010D">
      <w:pPr>
        <w:pStyle w:val="PWDAbodycopy"/>
        <w:spacing w:after="0" w:line="276" w:lineRule="auto"/>
      </w:pPr>
    </w:p>
    <w:p w14:paraId="23F63685" w14:textId="5B24368E" w:rsidR="00BA0F8A" w:rsidRDefault="00BA0F8A" w:rsidP="00FC010D">
      <w:pPr>
        <w:pStyle w:val="PWDAbodycopy"/>
        <w:spacing w:after="0" w:line="276" w:lineRule="auto"/>
      </w:pPr>
      <w:r>
        <w:t xml:space="preserve">Throughout this document and in the </w:t>
      </w:r>
      <w:proofErr w:type="gramStart"/>
      <w:r>
        <w:t>appendices</w:t>
      </w:r>
      <w:proofErr w:type="gramEnd"/>
      <w:r>
        <w:t xml:space="preserve"> we have included the voices of those whose lives are affected by your decisions. Where these quotes are included, grammar and syntax has </w:t>
      </w:r>
      <w:r w:rsidRPr="0079624A">
        <w:t>not been edited.</w:t>
      </w:r>
      <w:r>
        <w:t xml:space="preserve"> </w:t>
      </w:r>
    </w:p>
    <w:p w14:paraId="174DD3E2" w14:textId="77777777" w:rsidR="00FC010D" w:rsidRDefault="00FC010D" w:rsidP="00FC010D">
      <w:pPr>
        <w:pStyle w:val="PWDAbodycopy"/>
        <w:spacing w:after="0" w:line="276" w:lineRule="auto"/>
      </w:pPr>
    </w:p>
    <w:p w14:paraId="5E8682B2" w14:textId="2DB0E6BA" w:rsidR="008273C7" w:rsidRDefault="00BA0F8A" w:rsidP="00FC010D">
      <w:pPr>
        <w:pStyle w:val="PWDAbodycopy"/>
        <w:spacing w:after="0" w:line="276" w:lineRule="auto"/>
      </w:pPr>
      <w:r w:rsidRPr="005D7B38">
        <w:t xml:space="preserve">We are proud to include a diversity of perspectives from hundreds of people with disability every day. </w:t>
      </w:r>
      <w:r>
        <w:t>We extend deep gratitude to every person who contributed to this submission by trusting us to share their opinions and experie</w:t>
      </w:r>
      <w:r w:rsidR="00B93366">
        <w:t xml:space="preserve">nce. </w:t>
      </w:r>
    </w:p>
    <w:p w14:paraId="0E1CF880" w14:textId="77777777" w:rsidR="00E74AC8" w:rsidRDefault="00E74AC8" w:rsidP="00FC010D">
      <w:pPr>
        <w:pStyle w:val="PWDAbodycopy"/>
        <w:spacing w:after="0" w:line="276" w:lineRule="auto"/>
      </w:pPr>
    </w:p>
    <w:p w14:paraId="73BCF8CD" w14:textId="33A1B6AD" w:rsidR="008273C7" w:rsidRDefault="008273C7" w:rsidP="008273C7">
      <w:pPr>
        <w:pStyle w:val="BodyText"/>
        <w:spacing w:before="0" w:after="0" w:line="276" w:lineRule="auto"/>
      </w:pPr>
      <w:r w:rsidRPr="008273C7">
        <w:rPr>
          <w:rFonts w:ascii="VAG Rounded" w:hAnsi="VAG Rounded"/>
          <w:color w:val="005496" w:themeColor="accent1"/>
          <w:sz w:val="32"/>
          <w:szCs w:val="32"/>
        </w:rPr>
        <w:t>Terminology</w:t>
      </w:r>
    </w:p>
    <w:p w14:paraId="5A88883C" w14:textId="77777777" w:rsidR="00E74AC8" w:rsidRDefault="004413ED" w:rsidP="00FC010D">
      <w:pPr>
        <w:pStyle w:val="PWDAbodycopy"/>
        <w:spacing w:after="0" w:line="276" w:lineRule="auto"/>
      </w:pPr>
      <w:r>
        <w:t>In this document,</w:t>
      </w:r>
      <w:r w:rsidR="00C5130D">
        <w:t xml:space="preserve"> the term</w:t>
      </w:r>
      <w:r>
        <w:t xml:space="preserve"> ‘unemployment payment’ refers to </w:t>
      </w:r>
      <w:r w:rsidR="004E66F2">
        <w:t>the</w:t>
      </w:r>
      <w:r w:rsidR="00990775">
        <w:t xml:space="preserve"> two main</w:t>
      </w:r>
      <w:r w:rsidR="00F24887">
        <w:t>stream payments for unemployed people:</w:t>
      </w:r>
      <w:r w:rsidR="004E66F2">
        <w:t xml:space="preserve"> </w:t>
      </w:r>
      <w:proofErr w:type="spellStart"/>
      <w:r w:rsidR="004E66F2">
        <w:t>JobSeeker</w:t>
      </w:r>
      <w:proofErr w:type="spellEnd"/>
      <w:r w:rsidR="004E66F2">
        <w:t xml:space="preserve"> (and its predecessor, Newstart) and Youth Allowance Other. </w:t>
      </w:r>
    </w:p>
    <w:p w14:paraId="0CF77B18" w14:textId="77777777" w:rsidR="00E74AC8" w:rsidRDefault="00E74AC8" w:rsidP="00FC010D">
      <w:pPr>
        <w:pStyle w:val="PWDAbodycopy"/>
        <w:spacing w:after="0" w:line="276" w:lineRule="auto"/>
      </w:pPr>
    </w:p>
    <w:p w14:paraId="5B70BF5B" w14:textId="42DF561D" w:rsidR="008273C7" w:rsidRDefault="00BF57B6" w:rsidP="00FC010D">
      <w:pPr>
        <w:pStyle w:val="PWDAbodycopy"/>
        <w:spacing w:after="0" w:line="276" w:lineRule="auto"/>
      </w:pPr>
      <w:r>
        <w:t xml:space="preserve">These payments are activity tested, meaning recipients must meet participation requirements each month to continue receiving their </w:t>
      </w:r>
      <w:r w:rsidR="00990775">
        <w:t>payment.</w:t>
      </w:r>
    </w:p>
    <w:p w14:paraId="6DD0346E" w14:textId="12374F3E" w:rsidR="00D82917" w:rsidRDefault="00D82917" w:rsidP="00FC010D">
      <w:pPr>
        <w:pStyle w:val="PWDAbodycopy"/>
        <w:spacing w:after="0" w:line="276" w:lineRule="auto"/>
      </w:pPr>
    </w:p>
    <w:p w14:paraId="2044E539" w14:textId="7391A900" w:rsidR="00B528B3" w:rsidRDefault="00B528B3" w:rsidP="00FC010D">
      <w:pPr>
        <w:pStyle w:val="PWDAbodycopy"/>
        <w:spacing w:after="0" w:line="276" w:lineRule="auto"/>
      </w:pPr>
      <w:r>
        <w:lastRenderedPageBreak/>
        <w:t xml:space="preserve">Parenting </w:t>
      </w:r>
      <w:r w:rsidR="0037480D">
        <w:t>Payment, Disability Support Pension</w:t>
      </w:r>
      <w:r w:rsidR="00167807">
        <w:t xml:space="preserve"> (DSP)</w:t>
      </w:r>
      <w:r w:rsidR="0037480D">
        <w:t>, Carer</w:t>
      </w:r>
      <w:r w:rsidR="0020713E">
        <w:t xml:space="preserve"> Payment, Youth Allowance Student and Apprentice </w:t>
      </w:r>
      <w:r w:rsidR="00F36ECB">
        <w:t xml:space="preserve">and a number of other payments are only available to people below retirement </w:t>
      </w:r>
      <w:proofErr w:type="gramStart"/>
      <w:r w:rsidR="00F36ECB">
        <w:t>age</w:t>
      </w:r>
      <w:r w:rsidR="009A75BE">
        <w:t>, and</w:t>
      </w:r>
      <w:proofErr w:type="gramEnd"/>
      <w:r w:rsidR="009A75BE">
        <w:t xml:space="preserve"> are included in the term ‘working age payment’. </w:t>
      </w:r>
      <w:r w:rsidR="002A5DE1">
        <w:rPr>
          <w:lang w:val="en-AU"/>
        </w:rPr>
        <w:t>T</w:t>
      </w:r>
      <w:r w:rsidR="002A5DE1" w:rsidRPr="002A5DE1">
        <w:rPr>
          <w:lang w:val="en-AU"/>
        </w:rPr>
        <w:t xml:space="preserve">hese are not unemployment </w:t>
      </w:r>
      <w:proofErr w:type="gramStart"/>
      <w:r w:rsidR="002A5DE1" w:rsidRPr="002A5DE1">
        <w:rPr>
          <w:lang w:val="en-AU"/>
        </w:rPr>
        <w:t>payments</w:t>
      </w:r>
      <w:r w:rsidR="002A5DE1">
        <w:rPr>
          <w:lang w:val="en-AU"/>
        </w:rPr>
        <w:t>,</w:t>
      </w:r>
      <w:proofErr w:type="gramEnd"/>
      <w:r w:rsidR="002A5DE1" w:rsidRPr="002A5DE1">
        <w:rPr>
          <w:lang w:val="en-AU"/>
        </w:rPr>
        <w:t xml:space="preserve"> </w:t>
      </w:r>
      <w:r w:rsidR="002A5DE1">
        <w:t xml:space="preserve">however some </w:t>
      </w:r>
      <w:r w:rsidR="00087AA7">
        <w:t xml:space="preserve">recipients </w:t>
      </w:r>
      <w:r w:rsidR="002A5DE1">
        <w:t>are activity tested (</w:t>
      </w:r>
      <w:proofErr w:type="spellStart"/>
      <w:r w:rsidR="002A5DE1">
        <w:t>eg</w:t>
      </w:r>
      <w:proofErr w:type="spellEnd"/>
      <w:r w:rsidR="002A5DE1">
        <w:t xml:space="preserve"> single parents</w:t>
      </w:r>
      <w:r w:rsidR="00167807">
        <w:t>, DSP recipients under 35)</w:t>
      </w:r>
      <w:r w:rsidR="00087AA7">
        <w:t xml:space="preserve">. </w:t>
      </w:r>
    </w:p>
    <w:p w14:paraId="7F1272D2" w14:textId="77777777" w:rsidR="007622F1" w:rsidRDefault="007622F1" w:rsidP="00FC010D">
      <w:pPr>
        <w:pStyle w:val="PWDAbodycopy"/>
        <w:spacing w:after="0" w:line="276" w:lineRule="auto"/>
      </w:pPr>
    </w:p>
    <w:p w14:paraId="4AD725ED" w14:textId="1CC24474" w:rsidR="00C5130D" w:rsidRDefault="007622F1" w:rsidP="00FC010D">
      <w:pPr>
        <w:pStyle w:val="PWDAbodycopy"/>
        <w:spacing w:after="0" w:line="276" w:lineRule="auto"/>
      </w:pPr>
      <w:r>
        <w:t>The term ‘income support</w:t>
      </w:r>
      <w:r w:rsidR="00557922">
        <w:t xml:space="preserve"> payment</w:t>
      </w:r>
      <w:r>
        <w:t xml:space="preserve">’ </w:t>
      </w:r>
      <w:r w:rsidR="00982108">
        <w:t>refers to all government allowances, including all working age payments and the age pension.</w:t>
      </w:r>
      <w:r w:rsidR="00C5130D">
        <w:t xml:space="preserve"> </w:t>
      </w:r>
    </w:p>
    <w:p w14:paraId="7408614F" w14:textId="77777777" w:rsidR="00D82917" w:rsidRDefault="00D82917" w:rsidP="00FC010D">
      <w:pPr>
        <w:pStyle w:val="PWDAbodycopy"/>
        <w:spacing w:after="0" w:line="276" w:lineRule="auto"/>
      </w:pPr>
    </w:p>
    <w:p w14:paraId="5E1C33EE" w14:textId="5C8BA366" w:rsidR="00C5130D" w:rsidRDefault="00C5130D" w:rsidP="00FC010D">
      <w:pPr>
        <w:pStyle w:val="PWDAbodycopy"/>
        <w:spacing w:after="0" w:line="276" w:lineRule="auto"/>
        <w:sectPr w:rsidR="00C5130D" w:rsidSect="008E2BF3">
          <w:pgSz w:w="11906" w:h="16838" w:code="9"/>
          <w:pgMar w:top="1701" w:right="1134" w:bottom="1928" w:left="1134" w:header="284" w:footer="510" w:gutter="0"/>
          <w:cols w:space="708"/>
          <w:docGrid w:linePitch="360"/>
        </w:sectPr>
      </w:pPr>
    </w:p>
    <w:p w14:paraId="097532BB" w14:textId="2138C795" w:rsidR="00F25DA9" w:rsidRDefault="00BA0F8A" w:rsidP="009B773D">
      <w:pPr>
        <w:pStyle w:val="Heading1"/>
        <w:numPr>
          <w:ilvl w:val="0"/>
          <w:numId w:val="33"/>
        </w:numPr>
        <w:spacing w:after="0" w:line="276" w:lineRule="auto"/>
        <w:rPr>
          <w:sz w:val="56"/>
          <w:szCs w:val="56"/>
        </w:rPr>
      </w:pPr>
      <w:bookmarkStart w:id="3" w:name="_Toc79317401"/>
      <w:r>
        <w:rPr>
          <w:sz w:val="56"/>
          <w:szCs w:val="56"/>
        </w:rPr>
        <w:lastRenderedPageBreak/>
        <w:t>Introduction</w:t>
      </w:r>
      <w:bookmarkEnd w:id="3"/>
    </w:p>
    <w:p w14:paraId="696F3461" w14:textId="69A01B18" w:rsidR="009B6A30" w:rsidRDefault="009B6A30" w:rsidP="004F60AB">
      <w:pPr>
        <w:spacing w:after="0" w:line="276" w:lineRule="auto"/>
      </w:pPr>
    </w:p>
    <w:p w14:paraId="5C5D2779" w14:textId="4197D6D6" w:rsidR="006B5A4D" w:rsidRPr="00FC010D" w:rsidRDefault="006B5A4D" w:rsidP="00FC010D">
      <w:pPr>
        <w:spacing w:after="0" w:line="276" w:lineRule="auto"/>
        <w:rPr>
          <w:sz w:val="24"/>
        </w:rPr>
      </w:pPr>
      <w:r w:rsidRPr="00FC010D">
        <w:rPr>
          <w:sz w:val="24"/>
        </w:rPr>
        <w:t xml:space="preserve">The Disability Support Pension (DSP) impairment tables create a system of deserving and undeserving people with disability. </w:t>
      </w:r>
    </w:p>
    <w:p w14:paraId="7919B4AB" w14:textId="77777777" w:rsidR="006B5A4D" w:rsidRPr="00FC010D" w:rsidRDefault="006B5A4D" w:rsidP="00FC010D">
      <w:pPr>
        <w:spacing w:after="0" w:line="276" w:lineRule="auto"/>
        <w:rPr>
          <w:sz w:val="24"/>
        </w:rPr>
      </w:pPr>
    </w:p>
    <w:p w14:paraId="0D0DEBD5" w14:textId="77777777" w:rsidR="006B5A4D" w:rsidRPr="00A651E9" w:rsidRDefault="006B5A4D" w:rsidP="00FC010D">
      <w:pPr>
        <w:pStyle w:val="Quotestyle1"/>
        <w:spacing w:before="0" w:after="0" w:line="276" w:lineRule="auto"/>
        <w:rPr>
          <w:b w:val="0"/>
          <w:bCs/>
        </w:rPr>
      </w:pPr>
      <w:r w:rsidRPr="00A651E9">
        <w:rPr>
          <w:b w:val="0"/>
          <w:bCs/>
        </w:rPr>
        <w:t xml:space="preserve">I didn't get enough points to qualify and I'm too scared of Centrelink to try </w:t>
      </w:r>
      <w:r w:rsidRPr="00A651E9">
        <w:rPr>
          <w:b w:val="0"/>
          <w:bCs/>
        </w:rPr>
        <w:br/>
        <w:t>again. – name withheld</w:t>
      </w:r>
    </w:p>
    <w:p w14:paraId="7CC0352E" w14:textId="6A34F7A9" w:rsidR="006B5A4D" w:rsidRPr="00FC010D" w:rsidRDefault="006B5A4D" w:rsidP="00FC010D">
      <w:pPr>
        <w:spacing w:after="0" w:line="276" w:lineRule="auto"/>
        <w:rPr>
          <w:sz w:val="24"/>
        </w:rPr>
      </w:pPr>
      <w:r w:rsidRPr="00FC010D">
        <w:rPr>
          <w:sz w:val="24"/>
        </w:rPr>
        <w:t xml:space="preserve"> </w:t>
      </w:r>
    </w:p>
    <w:p w14:paraId="74C518F3" w14:textId="6A1D1142" w:rsidR="006B5A4D" w:rsidRPr="00FC010D" w:rsidRDefault="006B5A4D" w:rsidP="00FC010D">
      <w:pPr>
        <w:spacing w:after="0" w:line="276" w:lineRule="auto"/>
        <w:rPr>
          <w:sz w:val="24"/>
        </w:rPr>
      </w:pPr>
      <w:r w:rsidRPr="00FC010D">
        <w:rPr>
          <w:sz w:val="24"/>
        </w:rPr>
        <w:t xml:space="preserve">The DSP must be a truly supportive safety net for people with disability that alleviates poverty, and an important step towards achieving this is to abolish the impairment tables. </w:t>
      </w:r>
    </w:p>
    <w:p w14:paraId="782C0ABB" w14:textId="77777777" w:rsidR="006B5A4D" w:rsidRPr="00FC010D" w:rsidRDefault="006B5A4D" w:rsidP="00FC010D">
      <w:pPr>
        <w:spacing w:after="0" w:line="276" w:lineRule="auto"/>
        <w:rPr>
          <w:sz w:val="24"/>
        </w:rPr>
      </w:pPr>
    </w:p>
    <w:p w14:paraId="740AFC43" w14:textId="77777777" w:rsidR="007F4809" w:rsidRPr="00FC010D" w:rsidRDefault="006B5A4D" w:rsidP="00FC010D">
      <w:pPr>
        <w:spacing w:after="0" w:line="276" w:lineRule="auto"/>
        <w:rPr>
          <w:sz w:val="24"/>
        </w:rPr>
      </w:pPr>
      <w:r w:rsidRPr="00FC010D">
        <w:rPr>
          <w:sz w:val="24"/>
        </w:rPr>
        <w:t xml:space="preserve">However, as the Department of Social Services (DSS) has highlighted in its issues paper, the Government and </w:t>
      </w:r>
      <w:r w:rsidR="007F4809" w:rsidRPr="00FC010D">
        <w:rPr>
          <w:sz w:val="24"/>
        </w:rPr>
        <w:t>the D</w:t>
      </w:r>
      <w:r w:rsidRPr="00FC010D">
        <w:rPr>
          <w:sz w:val="24"/>
        </w:rPr>
        <w:t>epartment are largely content with how the impairment tables are operating and do not wish to see dramatic changes.</w:t>
      </w:r>
    </w:p>
    <w:p w14:paraId="485B0A34" w14:textId="42669265" w:rsidR="006B5A4D" w:rsidRPr="00FC010D" w:rsidRDefault="006B5A4D" w:rsidP="00FC010D">
      <w:pPr>
        <w:spacing w:after="0" w:line="276" w:lineRule="auto"/>
        <w:rPr>
          <w:sz w:val="24"/>
        </w:rPr>
      </w:pPr>
      <w:r w:rsidRPr="00FC010D">
        <w:rPr>
          <w:sz w:val="24"/>
        </w:rPr>
        <w:t xml:space="preserve"> </w:t>
      </w:r>
    </w:p>
    <w:p w14:paraId="67A34454" w14:textId="4DFA21DB" w:rsidR="006B5A4D" w:rsidRPr="00FC010D" w:rsidRDefault="006B5A4D" w:rsidP="00FC010D">
      <w:pPr>
        <w:spacing w:after="0" w:line="276" w:lineRule="auto"/>
        <w:rPr>
          <w:sz w:val="24"/>
        </w:rPr>
      </w:pPr>
      <w:r w:rsidRPr="00FC010D">
        <w:rPr>
          <w:sz w:val="24"/>
        </w:rPr>
        <w:t>DSS ha</w:t>
      </w:r>
      <w:r w:rsidR="00FC010D">
        <w:rPr>
          <w:sz w:val="24"/>
        </w:rPr>
        <w:t xml:space="preserve">s </w:t>
      </w:r>
      <w:r w:rsidRPr="00FC010D">
        <w:rPr>
          <w:sz w:val="24"/>
        </w:rPr>
        <w:t xml:space="preserve">emphasised the opportunity to influence the impairment tables to improve them is highly limited in scope, and that the impairment tables will continue to be used regardless of the outcomes of these consultations. </w:t>
      </w:r>
    </w:p>
    <w:p w14:paraId="1A186AB6" w14:textId="77777777" w:rsidR="007F4809" w:rsidRPr="00FC010D" w:rsidRDefault="007F4809" w:rsidP="00FC010D">
      <w:pPr>
        <w:spacing w:after="0" w:line="276" w:lineRule="auto"/>
        <w:rPr>
          <w:sz w:val="24"/>
        </w:rPr>
      </w:pPr>
    </w:p>
    <w:p w14:paraId="7D8149BE" w14:textId="35C29059" w:rsidR="006B5A4D" w:rsidRPr="00FC010D" w:rsidRDefault="006B5A4D" w:rsidP="00FC010D">
      <w:pPr>
        <w:spacing w:after="0" w:line="276" w:lineRule="auto"/>
        <w:rPr>
          <w:sz w:val="24"/>
        </w:rPr>
      </w:pPr>
      <w:r w:rsidRPr="00FC010D">
        <w:rPr>
          <w:sz w:val="24"/>
        </w:rPr>
        <w:t xml:space="preserve">This review has created a sense of trepidation within the disability community. We fear the Government will introduce yet another round of harmful changes that fail to reflect the outcomes of this consultation, as has happened so often in the past. </w:t>
      </w:r>
    </w:p>
    <w:p w14:paraId="04288412" w14:textId="77777777" w:rsidR="007F4809" w:rsidRPr="00FC010D" w:rsidRDefault="007F4809" w:rsidP="00FC010D">
      <w:pPr>
        <w:spacing w:after="0" w:line="276" w:lineRule="auto"/>
        <w:rPr>
          <w:sz w:val="24"/>
        </w:rPr>
      </w:pPr>
    </w:p>
    <w:p w14:paraId="63F6E832" w14:textId="0237EE34" w:rsidR="006B5A4D" w:rsidRPr="00FC010D" w:rsidRDefault="006B5A4D" w:rsidP="00FC010D">
      <w:pPr>
        <w:spacing w:after="0" w:line="276" w:lineRule="auto"/>
        <w:rPr>
          <w:sz w:val="24"/>
        </w:rPr>
      </w:pPr>
      <w:r w:rsidRPr="00FC010D">
        <w:rPr>
          <w:sz w:val="24"/>
        </w:rPr>
        <w:t>The introduction of impairment tables had seen the rate of successful DSP applications drop from 60% to 30% by 2018</w:t>
      </w:r>
      <w:r w:rsidR="0073721E" w:rsidRPr="00FC010D">
        <w:rPr>
          <w:sz w:val="24"/>
        </w:rPr>
        <w:t>.</w:t>
      </w:r>
      <w:r w:rsidR="0073721E" w:rsidRPr="00FC010D">
        <w:rPr>
          <w:rStyle w:val="FootnoteReference"/>
          <w:sz w:val="24"/>
        </w:rPr>
        <w:footnoteReference w:id="3"/>
      </w:r>
    </w:p>
    <w:p w14:paraId="63632DBC" w14:textId="77777777" w:rsidR="007F4809" w:rsidRPr="00FC010D" w:rsidRDefault="007F4809" w:rsidP="00FC010D">
      <w:pPr>
        <w:spacing w:after="0" w:line="276" w:lineRule="auto"/>
        <w:rPr>
          <w:sz w:val="24"/>
        </w:rPr>
      </w:pPr>
    </w:p>
    <w:p w14:paraId="1236AED8" w14:textId="58E2E19A" w:rsidR="006B5A4D" w:rsidRPr="00FC010D" w:rsidRDefault="006B5A4D" w:rsidP="00FC010D">
      <w:pPr>
        <w:spacing w:after="0" w:line="276" w:lineRule="auto"/>
        <w:rPr>
          <w:sz w:val="24"/>
        </w:rPr>
      </w:pPr>
      <w:r w:rsidRPr="00FC010D">
        <w:rPr>
          <w:sz w:val="24"/>
        </w:rPr>
        <w:t xml:space="preserve">In their 2020 report into understanding the economic and policy trends affecting Commonwealth expenditure on </w:t>
      </w:r>
      <w:proofErr w:type="spellStart"/>
      <w:r w:rsidRPr="00FC010D">
        <w:rPr>
          <w:sz w:val="24"/>
        </w:rPr>
        <w:t>JobSeeker</w:t>
      </w:r>
      <w:proofErr w:type="spellEnd"/>
      <w:r w:rsidRPr="00FC010D">
        <w:rPr>
          <w:sz w:val="24"/>
        </w:rPr>
        <w:t xml:space="preserve">, the Parliamentary Budget Office (PBO) noted that changes to the DSP, between 2012 and 2015, played a significant role in increasing the number of people receiving the </w:t>
      </w:r>
      <w:proofErr w:type="spellStart"/>
      <w:r w:rsidRPr="00FC010D">
        <w:rPr>
          <w:sz w:val="24"/>
        </w:rPr>
        <w:t>JobSeeker</w:t>
      </w:r>
      <w:proofErr w:type="spellEnd"/>
      <w:r w:rsidRPr="00FC010D">
        <w:rPr>
          <w:sz w:val="24"/>
        </w:rPr>
        <w:t xml:space="preserve"> payment</w:t>
      </w:r>
      <w:r w:rsidR="00E96EF5" w:rsidRPr="00FC010D">
        <w:rPr>
          <w:sz w:val="24"/>
        </w:rPr>
        <w:t>.</w:t>
      </w:r>
      <w:r w:rsidR="00E96EF5" w:rsidRPr="00FC010D">
        <w:rPr>
          <w:rStyle w:val="FootnoteReference"/>
          <w:sz w:val="24"/>
        </w:rPr>
        <w:footnoteReference w:id="4"/>
      </w:r>
    </w:p>
    <w:p w14:paraId="652265CE" w14:textId="77777777" w:rsidR="007F4809" w:rsidRPr="00FC010D" w:rsidRDefault="007F4809" w:rsidP="00FC010D">
      <w:pPr>
        <w:spacing w:after="0" w:line="276" w:lineRule="auto"/>
        <w:rPr>
          <w:sz w:val="24"/>
        </w:rPr>
      </w:pPr>
    </w:p>
    <w:p w14:paraId="56DE3E6D" w14:textId="77777777" w:rsidR="006B5A4D" w:rsidRPr="00A651E9" w:rsidRDefault="006B5A4D" w:rsidP="00FC010D">
      <w:pPr>
        <w:pStyle w:val="Quotestyle1"/>
        <w:spacing w:before="0" w:after="0" w:line="276" w:lineRule="auto"/>
        <w:rPr>
          <w:b w:val="0"/>
          <w:bCs/>
        </w:rPr>
      </w:pPr>
      <w:r w:rsidRPr="00A651E9">
        <w:rPr>
          <w:b w:val="0"/>
          <w:bCs/>
        </w:rPr>
        <w:t xml:space="preserve">This system is erratic and set up so that only those who have expensive help … can manage to jump the hoops. People who are in the most desperate need are the least able to get it. – Jade </w:t>
      </w:r>
    </w:p>
    <w:p w14:paraId="4B064D50" w14:textId="77777777" w:rsidR="00557409" w:rsidRPr="00FC010D" w:rsidRDefault="00557409" w:rsidP="00FC010D">
      <w:pPr>
        <w:pStyle w:val="PWDAbodycopy"/>
        <w:spacing w:after="0" w:line="276" w:lineRule="auto"/>
      </w:pPr>
    </w:p>
    <w:p w14:paraId="270DD103" w14:textId="5253BEB5" w:rsidR="006B5A4D" w:rsidRPr="00FC010D" w:rsidRDefault="006B5A4D" w:rsidP="00FC010D">
      <w:pPr>
        <w:spacing w:after="0" w:line="276" w:lineRule="auto"/>
        <w:rPr>
          <w:sz w:val="24"/>
        </w:rPr>
      </w:pPr>
      <w:r w:rsidRPr="00FC010D">
        <w:rPr>
          <w:sz w:val="24"/>
        </w:rPr>
        <w:t>There has been a dramatic increase in the number of people with disability who are trapped on</w:t>
      </w:r>
      <w:r w:rsidR="00B92152">
        <w:rPr>
          <w:sz w:val="24"/>
        </w:rPr>
        <w:t xml:space="preserve"> unemployment p</w:t>
      </w:r>
      <w:r w:rsidRPr="00FC010D">
        <w:rPr>
          <w:sz w:val="24"/>
        </w:rPr>
        <w:t>ayments</w:t>
      </w:r>
      <w:r w:rsidR="001D460B" w:rsidRPr="00FC010D">
        <w:rPr>
          <w:sz w:val="24"/>
        </w:rPr>
        <w:t>,</w:t>
      </w:r>
      <w:r w:rsidR="004A3A6E" w:rsidRPr="00FC010D">
        <w:rPr>
          <w:rStyle w:val="FootnoteReference"/>
          <w:sz w:val="24"/>
        </w:rPr>
        <w:footnoteReference w:id="5"/>
      </w:r>
      <w:r w:rsidRPr="00FC010D">
        <w:rPr>
          <w:sz w:val="24"/>
        </w:rPr>
        <w:t xml:space="preserve"> because, as the DSP is designed to recognise, many of us are prevented from fully participating in the workforce. </w:t>
      </w:r>
    </w:p>
    <w:p w14:paraId="23013472" w14:textId="77777777" w:rsidR="007F4809" w:rsidRPr="00FC010D" w:rsidRDefault="007F4809" w:rsidP="00FC010D">
      <w:pPr>
        <w:spacing w:after="0" w:line="276" w:lineRule="auto"/>
        <w:rPr>
          <w:sz w:val="24"/>
        </w:rPr>
      </w:pPr>
    </w:p>
    <w:p w14:paraId="58182BC4" w14:textId="243FAD26" w:rsidR="006B5A4D" w:rsidRPr="00FC010D" w:rsidRDefault="006B5A4D" w:rsidP="00FC010D">
      <w:pPr>
        <w:spacing w:after="0" w:line="276" w:lineRule="auto"/>
        <w:rPr>
          <w:sz w:val="24"/>
        </w:rPr>
      </w:pPr>
      <w:r w:rsidRPr="00FC010D">
        <w:rPr>
          <w:sz w:val="24"/>
        </w:rPr>
        <w:t xml:space="preserve">40% of people on </w:t>
      </w:r>
      <w:proofErr w:type="spellStart"/>
      <w:r w:rsidRPr="00FC010D">
        <w:rPr>
          <w:sz w:val="24"/>
        </w:rPr>
        <w:t>JobSeeker</w:t>
      </w:r>
      <w:proofErr w:type="spellEnd"/>
      <w:r w:rsidRPr="00FC010D">
        <w:rPr>
          <w:sz w:val="24"/>
        </w:rPr>
        <w:t xml:space="preserve"> are assessed as having a partial capacity to work, and nearly 1 in 2 people who get the payment are exempt from job searches because of this</w:t>
      </w:r>
      <w:r w:rsidR="00712D79" w:rsidRPr="00FC010D">
        <w:rPr>
          <w:sz w:val="24"/>
        </w:rPr>
        <w:t>.</w:t>
      </w:r>
      <w:r w:rsidR="00712D79" w:rsidRPr="00FC010D">
        <w:rPr>
          <w:rStyle w:val="FootnoteReference"/>
          <w:sz w:val="24"/>
        </w:rPr>
        <w:footnoteReference w:id="6"/>
      </w:r>
      <w:r w:rsidRPr="00FC010D">
        <w:rPr>
          <w:sz w:val="24"/>
        </w:rPr>
        <w:t xml:space="preserve"> </w:t>
      </w:r>
    </w:p>
    <w:p w14:paraId="11253D88" w14:textId="77777777" w:rsidR="007F4809" w:rsidRPr="00FC010D" w:rsidRDefault="007F4809" w:rsidP="00FC010D">
      <w:pPr>
        <w:spacing w:after="0" w:line="276" w:lineRule="auto"/>
        <w:rPr>
          <w:sz w:val="24"/>
        </w:rPr>
      </w:pPr>
    </w:p>
    <w:p w14:paraId="3253E994" w14:textId="11B2DBAA" w:rsidR="006B5A4D" w:rsidRPr="00FC010D" w:rsidRDefault="006B5A4D" w:rsidP="00FC010D">
      <w:pPr>
        <w:spacing w:after="0" w:line="276" w:lineRule="auto"/>
        <w:rPr>
          <w:sz w:val="24"/>
        </w:rPr>
      </w:pPr>
      <w:r w:rsidRPr="00FC010D">
        <w:rPr>
          <w:sz w:val="24"/>
        </w:rPr>
        <w:t>Between June 2011 and June 2015, the number of people</w:t>
      </w:r>
      <w:r w:rsidR="00373DE5" w:rsidRPr="00FC010D">
        <w:rPr>
          <w:sz w:val="24"/>
        </w:rPr>
        <w:t xml:space="preserve"> with disability</w:t>
      </w:r>
      <w:r w:rsidRPr="00FC010D">
        <w:rPr>
          <w:sz w:val="24"/>
        </w:rPr>
        <w:t xml:space="preserve"> in mainstream employment services increased from 11% to 15%,</w:t>
      </w:r>
      <w:r w:rsidR="007A177A" w:rsidRPr="00FC010D">
        <w:rPr>
          <w:rStyle w:val="FootnoteReference"/>
          <w:sz w:val="24"/>
        </w:rPr>
        <w:footnoteReference w:id="7"/>
      </w:r>
      <w:r w:rsidRPr="00FC010D">
        <w:rPr>
          <w:sz w:val="24"/>
        </w:rPr>
        <w:t xml:space="preserve"> and by June 2021 this had risen to nearly 25%.</w:t>
      </w:r>
      <w:r w:rsidR="00FB561B" w:rsidRPr="00FC010D">
        <w:rPr>
          <w:rStyle w:val="FootnoteReference"/>
          <w:sz w:val="24"/>
        </w:rPr>
        <w:footnoteReference w:id="8"/>
      </w:r>
      <w:r w:rsidRPr="00FC010D">
        <w:rPr>
          <w:sz w:val="24"/>
        </w:rPr>
        <w:t xml:space="preserve"> Over the same period the proportion of people in Disability Employment Services</w:t>
      </w:r>
      <w:r w:rsidR="00AF3C51">
        <w:rPr>
          <w:sz w:val="24"/>
        </w:rPr>
        <w:t xml:space="preserve"> (DES)</w:t>
      </w:r>
      <w:r w:rsidRPr="00FC010D">
        <w:rPr>
          <w:sz w:val="24"/>
        </w:rPr>
        <w:t xml:space="preserve"> who were on the </w:t>
      </w:r>
      <w:proofErr w:type="spellStart"/>
      <w:r w:rsidRPr="00FC010D">
        <w:rPr>
          <w:sz w:val="24"/>
        </w:rPr>
        <w:t>JobSeeker</w:t>
      </w:r>
      <w:proofErr w:type="spellEnd"/>
      <w:r w:rsidRPr="00FC010D">
        <w:rPr>
          <w:sz w:val="24"/>
        </w:rPr>
        <w:t xml:space="preserve"> or Youth Allowance payment increased from 56% to 79%.</w:t>
      </w:r>
      <w:r w:rsidR="008828AA" w:rsidRPr="00FC010D">
        <w:rPr>
          <w:rStyle w:val="FootnoteReference"/>
          <w:sz w:val="24"/>
        </w:rPr>
        <w:footnoteReference w:id="9"/>
      </w:r>
      <w:r w:rsidRPr="00FC010D">
        <w:rPr>
          <w:sz w:val="24"/>
        </w:rPr>
        <w:t xml:space="preserve"> </w:t>
      </w:r>
    </w:p>
    <w:p w14:paraId="5676A6E2" w14:textId="77777777" w:rsidR="007F4809" w:rsidRPr="00FC010D" w:rsidRDefault="007F4809" w:rsidP="00FC010D">
      <w:pPr>
        <w:spacing w:after="0" w:line="276" w:lineRule="auto"/>
        <w:rPr>
          <w:sz w:val="24"/>
        </w:rPr>
      </w:pPr>
    </w:p>
    <w:p w14:paraId="58349168" w14:textId="734C0FCA" w:rsidR="006B5A4D" w:rsidRPr="00FC010D" w:rsidRDefault="006B5A4D" w:rsidP="00FC010D">
      <w:pPr>
        <w:spacing w:after="0" w:line="276" w:lineRule="auto"/>
        <w:rPr>
          <w:sz w:val="24"/>
        </w:rPr>
      </w:pPr>
      <w:r w:rsidRPr="00FC010D">
        <w:rPr>
          <w:sz w:val="24"/>
        </w:rPr>
        <w:t xml:space="preserve">Many people with disability are forced into poverty as their capacity to work, and any hope of sustainable employment, is further decreased due to the punitive nature of the </w:t>
      </w:r>
      <w:proofErr w:type="spellStart"/>
      <w:r w:rsidRPr="00FC010D">
        <w:rPr>
          <w:sz w:val="24"/>
        </w:rPr>
        <w:t>jobactive</w:t>
      </w:r>
      <w:proofErr w:type="spellEnd"/>
      <w:r w:rsidRPr="00FC010D">
        <w:rPr>
          <w:sz w:val="24"/>
        </w:rPr>
        <w:t xml:space="preserve"> and </w:t>
      </w:r>
      <w:r w:rsidR="00AF3C51">
        <w:rPr>
          <w:sz w:val="24"/>
        </w:rPr>
        <w:t>DES</w:t>
      </w:r>
      <w:r w:rsidRPr="00FC010D">
        <w:rPr>
          <w:sz w:val="24"/>
        </w:rPr>
        <w:t xml:space="preserve"> programs</w:t>
      </w:r>
      <w:r w:rsidR="00EA674B" w:rsidRPr="00FC010D">
        <w:rPr>
          <w:sz w:val="24"/>
        </w:rPr>
        <w:t>.</w:t>
      </w:r>
      <w:r w:rsidR="004D7AF9" w:rsidRPr="00FC010D">
        <w:rPr>
          <w:rStyle w:val="FootnoteReference"/>
          <w:rFonts w:ascii="Helvetica Neue" w:hAnsi="Helvetica Neue"/>
          <w:sz w:val="24"/>
        </w:rPr>
        <w:footnoteReference w:id="10"/>
      </w:r>
      <w:r w:rsidRPr="00FC010D">
        <w:rPr>
          <w:sz w:val="24"/>
        </w:rPr>
        <w:t xml:space="preserve"> </w:t>
      </w:r>
    </w:p>
    <w:p w14:paraId="3F3229EC" w14:textId="77777777" w:rsidR="007F4809" w:rsidRPr="00FC010D" w:rsidRDefault="007F4809" w:rsidP="00FC010D">
      <w:pPr>
        <w:spacing w:after="0" w:line="276" w:lineRule="auto"/>
        <w:rPr>
          <w:sz w:val="24"/>
        </w:rPr>
      </w:pPr>
    </w:p>
    <w:p w14:paraId="73BB16EC" w14:textId="027F1E4D" w:rsidR="006B5A4D" w:rsidRPr="00A651E9" w:rsidRDefault="006B5A4D" w:rsidP="00FC010D">
      <w:pPr>
        <w:pStyle w:val="Quotestyle1"/>
        <w:spacing w:before="0" w:after="0" w:line="276" w:lineRule="auto"/>
        <w:rPr>
          <w:b w:val="0"/>
          <w:bCs/>
        </w:rPr>
      </w:pPr>
      <w:r w:rsidRPr="00A651E9">
        <w:rPr>
          <w:b w:val="0"/>
          <w:bCs/>
        </w:rPr>
        <w:t xml:space="preserve">I applied at 18/19, was rejected for not being "fully treated and stabilised" despite having been undergoing treatment since 16yo. Was on unemployment, first with Disability Employment Services (DES) and then sneakily transferred to </w:t>
      </w:r>
      <w:proofErr w:type="spellStart"/>
      <w:r w:rsidRPr="00A651E9">
        <w:rPr>
          <w:b w:val="0"/>
          <w:bCs/>
        </w:rPr>
        <w:t>jobactive</w:t>
      </w:r>
      <w:proofErr w:type="spellEnd"/>
      <w:r w:rsidRPr="00A651E9">
        <w:rPr>
          <w:b w:val="0"/>
          <w:bCs/>
        </w:rPr>
        <w:t xml:space="preserve"> until 26yo when I applied again, was rejected again (I believe I was told I didn't meet the tables criteria), sent back to DES, on appeal for two years. After two years of limbo everything suddenly got approved in about a month. – name withheld </w:t>
      </w:r>
    </w:p>
    <w:p w14:paraId="61BA2219" w14:textId="77777777" w:rsidR="007F4809" w:rsidRPr="00FC010D" w:rsidRDefault="007F4809" w:rsidP="00FC010D">
      <w:pPr>
        <w:pStyle w:val="PWDAbodycopy"/>
        <w:spacing w:after="0" w:line="276" w:lineRule="auto"/>
      </w:pPr>
    </w:p>
    <w:p w14:paraId="3E3C514B" w14:textId="131441B6" w:rsidR="00BA0F8A" w:rsidRPr="00FC010D" w:rsidRDefault="006B5A4D" w:rsidP="00FC010D">
      <w:pPr>
        <w:spacing w:after="0" w:line="276" w:lineRule="auto"/>
        <w:rPr>
          <w:sz w:val="24"/>
        </w:rPr>
      </w:pPr>
      <w:r w:rsidRPr="00FC010D">
        <w:rPr>
          <w:sz w:val="24"/>
        </w:rPr>
        <w:t xml:space="preserve">The DSP application process alone is lengthy and stressful enough, and </w:t>
      </w:r>
      <w:r w:rsidR="00AF3C51" w:rsidRPr="00FC010D">
        <w:rPr>
          <w:sz w:val="24"/>
        </w:rPr>
        <w:t>many</w:t>
      </w:r>
      <w:r w:rsidRPr="00FC010D">
        <w:rPr>
          <w:sz w:val="24"/>
        </w:rPr>
        <w:t xml:space="preserve"> applicants report a degrading impact on their health, particularly related to mental ill health.</w:t>
      </w:r>
    </w:p>
    <w:p w14:paraId="715FB2F6" w14:textId="77777777" w:rsidR="006B5A4D" w:rsidRDefault="006B5A4D" w:rsidP="006B5A4D">
      <w:pPr>
        <w:spacing w:after="0" w:line="276" w:lineRule="auto"/>
        <w:sectPr w:rsidR="006B5A4D" w:rsidSect="008E2BF3">
          <w:pgSz w:w="11906" w:h="16838" w:code="9"/>
          <w:pgMar w:top="1701" w:right="1134" w:bottom="1928" w:left="1134" w:header="284" w:footer="510" w:gutter="0"/>
          <w:cols w:space="708"/>
          <w:docGrid w:linePitch="360"/>
        </w:sectPr>
      </w:pPr>
    </w:p>
    <w:p w14:paraId="7F9CCBE6" w14:textId="77777777" w:rsidR="006B5A4D" w:rsidRPr="009B6A30" w:rsidRDefault="006B5A4D" w:rsidP="006B5A4D">
      <w:pPr>
        <w:spacing w:after="0" w:line="276" w:lineRule="auto"/>
      </w:pPr>
    </w:p>
    <w:p w14:paraId="46522B48" w14:textId="5244C964" w:rsidR="00BF4A77" w:rsidRPr="000F56CF" w:rsidRDefault="006B5A4D" w:rsidP="00D6029A">
      <w:pPr>
        <w:pStyle w:val="Heading1"/>
        <w:numPr>
          <w:ilvl w:val="0"/>
          <w:numId w:val="33"/>
        </w:numPr>
        <w:spacing w:after="0" w:line="276" w:lineRule="auto"/>
        <w:rPr>
          <w:sz w:val="56"/>
          <w:szCs w:val="56"/>
        </w:rPr>
      </w:pPr>
      <w:bookmarkStart w:id="4" w:name="_Toc79317402"/>
      <w:r>
        <w:rPr>
          <w:sz w:val="56"/>
          <w:szCs w:val="56"/>
        </w:rPr>
        <w:t>An opportunity for reform</w:t>
      </w:r>
      <w:bookmarkEnd w:id="4"/>
      <w:r>
        <w:rPr>
          <w:sz w:val="56"/>
          <w:szCs w:val="56"/>
        </w:rPr>
        <w:t xml:space="preserve"> </w:t>
      </w:r>
    </w:p>
    <w:p w14:paraId="16048C13" w14:textId="77777777" w:rsidR="009B6A30" w:rsidRDefault="009B6A30" w:rsidP="006B5A4D">
      <w:pPr>
        <w:spacing w:after="0" w:line="276" w:lineRule="auto"/>
      </w:pPr>
    </w:p>
    <w:p w14:paraId="27A8937C" w14:textId="3CBB06C8" w:rsidR="006B5A4D" w:rsidRPr="0016361E" w:rsidRDefault="006B5A4D" w:rsidP="006B5A4D">
      <w:pPr>
        <w:spacing w:after="0" w:line="276" w:lineRule="auto"/>
        <w:rPr>
          <w:sz w:val="24"/>
        </w:rPr>
      </w:pPr>
      <w:r w:rsidRPr="0016361E">
        <w:rPr>
          <w:sz w:val="24"/>
        </w:rPr>
        <w:t xml:space="preserve">The DSP should be a more supportive, accessible system that is universally available to people with disability who want the support it is supposed to provide. Impairment tables undermine this aim. </w:t>
      </w:r>
    </w:p>
    <w:p w14:paraId="6DFFEE23" w14:textId="77777777" w:rsidR="007F4809" w:rsidRPr="0016361E" w:rsidRDefault="007F4809" w:rsidP="006B5A4D">
      <w:pPr>
        <w:spacing w:after="0" w:line="276" w:lineRule="auto"/>
        <w:rPr>
          <w:sz w:val="24"/>
        </w:rPr>
      </w:pPr>
    </w:p>
    <w:p w14:paraId="1D06ADB6" w14:textId="456B8389" w:rsidR="00D80940" w:rsidRPr="0016361E" w:rsidRDefault="006B5A4D" w:rsidP="006B5A4D">
      <w:pPr>
        <w:spacing w:after="0" w:line="276" w:lineRule="auto"/>
        <w:rPr>
          <w:sz w:val="24"/>
        </w:rPr>
      </w:pPr>
      <w:r w:rsidRPr="0016361E">
        <w:rPr>
          <w:sz w:val="24"/>
        </w:rPr>
        <w:t xml:space="preserve">Overall, the impairment tables should be abolished. They are harmful and unnecessary. Impairment tables are a recent mechanism and they do not need to exist; we should not be dehumanised by having “points” assigned to us. </w:t>
      </w:r>
    </w:p>
    <w:p w14:paraId="04905C75" w14:textId="77777777" w:rsidR="007F4809" w:rsidRPr="0016361E" w:rsidRDefault="007F4809" w:rsidP="006B5A4D">
      <w:pPr>
        <w:spacing w:after="0" w:line="276" w:lineRule="auto"/>
        <w:rPr>
          <w:sz w:val="24"/>
        </w:rPr>
      </w:pPr>
    </w:p>
    <w:p w14:paraId="6299F09D" w14:textId="66F5C67B" w:rsidR="006B5A4D" w:rsidRPr="0016361E" w:rsidRDefault="006B5A4D" w:rsidP="006B5A4D">
      <w:pPr>
        <w:spacing w:after="0" w:line="276" w:lineRule="auto"/>
        <w:rPr>
          <w:sz w:val="24"/>
        </w:rPr>
      </w:pPr>
      <w:r w:rsidRPr="0016361E">
        <w:rPr>
          <w:sz w:val="24"/>
        </w:rPr>
        <w:t xml:space="preserve">It is society that disables us, and impairment tables fly in the face of the social model of disability. They should be replaced with something better, a more straightforward mechanism that is easy for both people with disability and those who support us to understand. </w:t>
      </w:r>
    </w:p>
    <w:p w14:paraId="3C401BDE" w14:textId="77777777" w:rsidR="007F4809" w:rsidRPr="0016361E" w:rsidRDefault="007F4809" w:rsidP="006B5A4D">
      <w:pPr>
        <w:spacing w:after="0" w:line="276" w:lineRule="auto"/>
        <w:rPr>
          <w:sz w:val="24"/>
        </w:rPr>
      </w:pPr>
    </w:p>
    <w:p w14:paraId="46B096A5" w14:textId="0279F6B5" w:rsidR="006B5A4D" w:rsidRPr="0016361E" w:rsidRDefault="006B5A4D" w:rsidP="006B5A4D">
      <w:pPr>
        <w:spacing w:after="0" w:line="276" w:lineRule="auto"/>
        <w:rPr>
          <w:sz w:val="24"/>
        </w:rPr>
      </w:pPr>
      <w:r w:rsidRPr="0016361E">
        <w:rPr>
          <w:sz w:val="24"/>
        </w:rPr>
        <w:t xml:space="preserve">People should qualify for the DSP based on their treating doctor’s assessment that they have a disability; other mechanisms like means testing already account for work capacity, and better accommodate the hundreds of thousands of people whose ability to do paid work is variable. </w:t>
      </w:r>
    </w:p>
    <w:p w14:paraId="1BFA362D" w14:textId="77777777" w:rsidR="007F4809" w:rsidRPr="0016361E" w:rsidRDefault="007F4809" w:rsidP="006B5A4D">
      <w:pPr>
        <w:spacing w:after="0" w:line="276" w:lineRule="auto"/>
        <w:rPr>
          <w:sz w:val="24"/>
        </w:rPr>
      </w:pPr>
    </w:p>
    <w:p w14:paraId="7F900916" w14:textId="6A831689" w:rsidR="006B5A4D" w:rsidRDefault="006B5A4D" w:rsidP="006B5A4D">
      <w:pPr>
        <w:spacing w:after="0" w:line="276" w:lineRule="auto"/>
        <w:rPr>
          <w:sz w:val="24"/>
        </w:rPr>
      </w:pPr>
      <w:r w:rsidRPr="0016361E">
        <w:rPr>
          <w:sz w:val="24"/>
        </w:rPr>
        <w:t xml:space="preserve">The recommendations below should be adopted on an interim basis until a plan is made for a transition to a system without impairment tables. </w:t>
      </w:r>
    </w:p>
    <w:p w14:paraId="4204665B" w14:textId="77777777" w:rsidR="00D6029A" w:rsidRPr="0016361E" w:rsidRDefault="00D6029A" w:rsidP="006B5A4D">
      <w:pPr>
        <w:spacing w:after="0" w:line="276" w:lineRule="auto"/>
        <w:rPr>
          <w:sz w:val="24"/>
        </w:rPr>
      </w:pPr>
    </w:p>
    <w:p w14:paraId="13961F1A" w14:textId="0133E165" w:rsidR="006B5A4D" w:rsidRPr="0016361E" w:rsidRDefault="006B5A4D" w:rsidP="006B5A4D">
      <w:pPr>
        <w:spacing w:after="0" w:line="276" w:lineRule="auto"/>
        <w:rPr>
          <w:sz w:val="24"/>
        </w:rPr>
      </w:pPr>
    </w:p>
    <w:p w14:paraId="3411A731" w14:textId="77777777" w:rsidR="006B5A4D" w:rsidRDefault="006B5A4D" w:rsidP="006B5A4D">
      <w:pPr>
        <w:pStyle w:val="Heading2"/>
        <w:spacing w:after="0" w:line="276" w:lineRule="auto"/>
      </w:pPr>
      <w:bookmarkStart w:id="5" w:name="_Toc79000355"/>
      <w:bookmarkStart w:id="6" w:name="_Toc79317403"/>
      <w:r>
        <w:t>Specific recommendations regarding the operation of the tables</w:t>
      </w:r>
      <w:bookmarkEnd w:id="5"/>
      <w:bookmarkEnd w:id="6"/>
      <w:r>
        <w:t xml:space="preserve"> </w:t>
      </w:r>
      <w:r>
        <w:tab/>
      </w:r>
    </w:p>
    <w:p w14:paraId="53CA26FC" w14:textId="5B06F554" w:rsidR="007F4809" w:rsidRPr="0016361E" w:rsidRDefault="006B5A4D" w:rsidP="0016361E">
      <w:pPr>
        <w:spacing w:after="0" w:line="276" w:lineRule="auto"/>
        <w:rPr>
          <w:sz w:val="24"/>
        </w:rPr>
      </w:pPr>
      <w:r w:rsidRPr="0016361E">
        <w:rPr>
          <w:sz w:val="24"/>
        </w:rPr>
        <w:t xml:space="preserve">The </w:t>
      </w:r>
      <w:r w:rsidR="00704257">
        <w:rPr>
          <w:sz w:val="24"/>
        </w:rPr>
        <w:t>D</w:t>
      </w:r>
      <w:r w:rsidRPr="0016361E">
        <w:rPr>
          <w:sz w:val="24"/>
        </w:rPr>
        <w:t xml:space="preserve">epartment has explicitly ruled out accepting the advice of people with disability, </w:t>
      </w:r>
      <w:proofErr w:type="gramStart"/>
      <w:r w:rsidRPr="0016361E">
        <w:rPr>
          <w:sz w:val="24"/>
        </w:rPr>
        <w:t>advocates</w:t>
      </w:r>
      <w:proofErr w:type="gramEnd"/>
      <w:r w:rsidRPr="0016361E">
        <w:rPr>
          <w:sz w:val="24"/>
        </w:rPr>
        <w:t xml:space="preserve"> and policy experts to abolish the impairment tables. </w:t>
      </w:r>
    </w:p>
    <w:p w14:paraId="622DBFA7" w14:textId="77777777" w:rsidR="007F4809" w:rsidRPr="0016361E" w:rsidRDefault="007F4809" w:rsidP="0016361E">
      <w:pPr>
        <w:spacing w:after="0" w:line="276" w:lineRule="auto"/>
        <w:rPr>
          <w:sz w:val="24"/>
        </w:rPr>
      </w:pPr>
    </w:p>
    <w:p w14:paraId="2447D17A" w14:textId="101E4AB4" w:rsidR="006B5A4D" w:rsidRPr="0016361E" w:rsidRDefault="006B5A4D" w:rsidP="0016361E">
      <w:pPr>
        <w:spacing w:after="0" w:line="276" w:lineRule="auto"/>
        <w:rPr>
          <w:sz w:val="24"/>
        </w:rPr>
      </w:pPr>
      <w:r w:rsidRPr="0016361E">
        <w:rPr>
          <w:sz w:val="24"/>
        </w:rPr>
        <w:t xml:space="preserve">Considering this, we make the below recommendations to improve the operation of the tables while they continue to exist. </w:t>
      </w:r>
    </w:p>
    <w:p w14:paraId="7524977B" w14:textId="77777777" w:rsidR="007F4809" w:rsidRPr="0016361E" w:rsidRDefault="007F4809" w:rsidP="0016361E">
      <w:pPr>
        <w:spacing w:after="0" w:line="276" w:lineRule="auto"/>
        <w:rPr>
          <w:sz w:val="24"/>
        </w:rPr>
      </w:pPr>
    </w:p>
    <w:p w14:paraId="723C0484" w14:textId="17D43D73" w:rsidR="006B5A4D" w:rsidRPr="0016361E" w:rsidRDefault="006B5A4D" w:rsidP="0016361E">
      <w:pPr>
        <w:spacing w:after="0" w:line="276" w:lineRule="auto"/>
        <w:rPr>
          <w:sz w:val="24"/>
        </w:rPr>
      </w:pPr>
      <w:r w:rsidRPr="0016361E">
        <w:rPr>
          <w:sz w:val="24"/>
        </w:rPr>
        <w:t xml:space="preserve">The impairment tables must more adequately accommodate the diverse nature and complexity of disability, and the reality of how these complexities affect us. </w:t>
      </w:r>
    </w:p>
    <w:p w14:paraId="20582158" w14:textId="77777777" w:rsidR="00704257" w:rsidRDefault="00704257" w:rsidP="00704257">
      <w:pPr>
        <w:pStyle w:val="Heading3"/>
        <w:spacing w:after="0" w:line="276" w:lineRule="auto"/>
        <w:rPr>
          <w:sz w:val="24"/>
          <w:szCs w:val="24"/>
        </w:rPr>
      </w:pPr>
      <w:bookmarkStart w:id="7" w:name="_Toc79000356"/>
      <w:bookmarkStart w:id="8" w:name="_Toc79317404"/>
    </w:p>
    <w:p w14:paraId="03863BEF" w14:textId="34FE7195" w:rsidR="006B5A4D" w:rsidRPr="0016361E" w:rsidRDefault="006B5A4D" w:rsidP="00704257">
      <w:pPr>
        <w:pStyle w:val="Heading3"/>
        <w:numPr>
          <w:ilvl w:val="0"/>
          <w:numId w:val="34"/>
        </w:numPr>
        <w:spacing w:after="0" w:line="276" w:lineRule="auto"/>
        <w:rPr>
          <w:sz w:val="24"/>
          <w:szCs w:val="24"/>
        </w:rPr>
      </w:pPr>
      <w:r w:rsidRPr="0016361E">
        <w:rPr>
          <w:sz w:val="24"/>
          <w:szCs w:val="24"/>
        </w:rPr>
        <w:t>Amend impairment tables to make the DSP easier to access</w:t>
      </w:r>
      <w:bookmarkEnd w:id="7"/>
      <w:bookmarkEnd w:id="8"/>
      <w:r w:rsidRPr="0016361E">
        <w:rPr>
          <w:sz w:val="24"/>
          <w:szCs w:val="24"/>
        </w:rPr>
        <w:t xml:space="preserve"> </w:t>
      </w:r>
    </w:p>
    <w:p w14:paraId="4FB5FC97" w14:textId="77777777" w:rsidR="006B5A4D" w:rsidRPr="0016361E" w:rsidRDefault="006B5A4D" w:rsidP="0016361E">
      <w:pPr>
        <w:spacing w:after="0" w:line="276" w:lineRule="auto"/>
        <w:rPr>
          <w:sz w:val="24"/>
        </w:rPr>
      </w:pPr>
      <w:r w:rsidRPr="0016361E">
        <w:rPr>
          <w:sz w:val="24"/>
        </w:rPr>
        <w:t xml:space="preserve">The impairment tables are confusing and present an immediate hurdle to anyone considering applying for the DSP. </w:t>
      </w:r>
    </w:p>
    <w:p w14:paraId="0C4A2841" w14:textId="77777777" w:rsidR="00131156" w:rsidRPr="0016361E" w:rsidRDefault="00131156" w:rsidP="0016361E">
      <w:pPr>
        <w:spacing w:after="0" w:line="276" w:lineRule="auto"/>
        <w:rPr>
          <w:sz w:val="24"/>
        </w:rPr>
      </w:pPr>
    </w:p>
    <w:p w14:paraId="13A8129C" w14:textId="60BE7897" w:rsidR="006B5A4D" w:rsidRPr="00A651E9" w:rsidRDefault="006B5A4D" w:rsidP="0016361E">
      <w:pPr>
        <w:pStyle w:val="Quotestyle1"/>
        <w:spacing w:before="0" w:after="0" w:line="276" w:lineRule="auto"/>
        <w:rPr>
          <w:b w:val="0"/>
          <w:bCs/>
        </w:rPr>
      </w:pPr>
      <w:r w:rsidRPr="00A651E9">
        <w:rPr>
          <w:b w:val="0"/>
          <w:bCs/>
        </w:rPr>
        <w:lastRenderedPageBreak/>
        <w:t xml:space="preserve">Make the "Impairment Tables" easier to understand. Clearly outline </w:t>
      </w:r>
      <w:r w:rsidR="00295D6B" w:rsidRPr="00A651E9">
        <w:rPr>
          <w:b w:val="0"/>
          <w:bCs/>
        </w:rPr>
        <w:br/>
      </w:r>
      <w:r w:rsidRPr="00A651E9">
        <w:rPr>
          <w:b w:val="0"/>
          <w:bCs/>
        </w:rPr>
        <w:t>which medical reports and by which Medical Professionals are required.</w:t>
      </w:r>
      <w:r w:rsidR="00295D6B" w:rsidRPr="00A651E9">
        <w:rPr>
          <w:b w:val="0"/>
          <w:bCs/>
        </w:rPr>
        <w:t> </w:t>
      </w:r>
      <w:r w:rsidRPr="00A651E9">
        <w:rPr>
          <w:b w:val="0"/>
          <w:bCs/>
        </w:rPr>
        <w:t>–</w:t>
      </w:r>
      <w:r w:rsidR="00131156" w:rsidRPr="00A651E9">
        <w:rPr>
          <w:b w:val="0"/>
          <w:bCs/>
        </w:rPr>
        <w:t> </w:t>
      </w:r>
      <w:r w:rsidRPr="00A651E9">
        <w:rPr>
          <w:b w:val="0"/>
          <w:bCs/>
        </w:rPr>
        <w:t xml:space="preserve">Timothy </w:t>
      </w:r>
    </w:p>
    <w:p w14:paraId="7BEF6D43" w14:textId="77777777" w:rsidR="007F4809" w:rsidRPr="0016361E" w:rsidRDefault="007F4809" w:rsidP="0016361E">
      <w:pPr>
        <w:spacing w:after="0" w:line="276" w:lineRule="auto"/>
        <w:rPr>
          <w:sz w:val="24"/>
        </w:rPr>
      </w:pPr>
    </w:p>
    <w:p w14:paraId="31DEB7C6" w14:textId="2B3F9EF9" w:rsidR="006B5A4D" w:rsidRPr="0016361E" w:rsidRDefault="006B5A4D" w:rsidP="0016361E">
      <w:pPr>
        <w:spacing w:after="0" w:line="276" w:lineRule="auto"/>
        <w:rPr>
          <w:sz w:val="24"/>
        </w:rPr>
      </w:pPr>
      <w:r w:rsidRPr="0016361E">
        <w:rPr>
          <w:sz w:val="24"/>
        </w:rPr>
        <w:t xml:space="preserve">Exclusion from the DSP exacerbates disability and makes it even harder to afford necessary treatments and supports. </w:t>
      </w:r>
    </w:p>
    <w:p w14:paraId="42C28535" w14:textId="77777777" w:rsidR="007F4809" w:rsidRPr="0016361E" w:rsidRDefault="007F4809" w:rsidP="0016361E">
      <w:pPr>
        <w:spacing w:after="0" w:line="276" w:lineRule="auto"/>
        <w:rPr>
          <w:sz w:val="24"/>
        </w:rPr>
      </w:pPr>
    </w:p>
    <w:p w14:paraId="483CFD3F" w14:textId="2595A337" w:rsidR="006B5A4D" w:rsidRPr="0016361E" w:rsidRDefault="006B5A4D" w:rsidP="0016361E">
      <w:pPr>
        <w:spacing w:after="0" w:line="276" w:lineRule="auto"/>
        <w:rPr>
          <w:sz w:val="24"/>
        </w:rPr>
      </w:pPr>
      <w:r w:rsidRPr="0016361E">
        <w:rPr>
          <w:sz w:val="24"/>
        </w:rPr>
        <w:t xml:space="preserve">The </w:t>
      </w:r>
      <w:r w:rsidR="00366186">
        <w:rPr>
          <w:sz w:val="24"/>
        </w:rPr>
        <w:t>G</w:t>
      </w:r>
      <w:r w:rsidRPr="0016361E">
        <w:rPr>
          <w:sz w:val="24"/>
        </w:rPr>
        <w:t xml:space="preserve">overnment’s own data shows that, since changes have been made to the impairment tables, more and more people with disability are now on </w:t>
      </w:r>
      <w:proofErr w:type="spellStart"/>
      <w:r w:rsidRPr="0016361E">
        <w:rPr>
          <w:sz w:val="24"/>
        </w:rPr>
        <w:t>JobSeeker</w:t>
      </w:r>
      <w:proofErr w:type="spellEnd"/>
      <w:r w:rsidRPr="0016361E">
        <w:rPr>
          <w:sz w:val="24"/>
        </w:rPr>
        <w:t xml:space="preserve"> and Youth Allowance</w:t>
      </w:r>
      <w:r w:rsidR="00CA5FEB" w:rsidRPr="0016361E">
        <w:rPr>
          <w:rStyle w:val="FootnoteReference"/>
          <w:sz w:val="24"/>
        </w:rPr>
        <w:footnoteReference w:id="11"/>
      </w:r>
      <w:r w:rsidRPr="0016361E">
        <w:rPr>
          <w:sz w:val="24"/>
        </w:rPr>
        <w:t xml:space="preserve"> and are even further below the poverty line than the DSP. This should not be viewed as a success. </w:t>
      </w:r>
    </w:p>
    <w:p w14:paraId="63BE2E22" w14:textId="77777777" w:rsidR="007F4809" w:rsidRPr="0016361E" w:rsidRDefault="007F4809" w:rsidP="0016361E">
      <w:pPr>
        <w:spacing w:after="0" w:line="276" w:lineRule="auto"/>
        <w:rPr>
          <w:sz w:val="24"/>
        </w:rPr>
      </w:pPr>
    </w:p>
    <w:p w14:paraId="66CC3D51" w14:textId="77777777" w:rsidR="006B5A4D" w:rsidRPr="0016361E" w:rsidRDefault="006B5A4D" w:rsidP="00366186">
      <w:pPr>
        <w:pStyle w:val="Heading3"/>
        <w:numPr>
          <w:ilvl w:val="0"/>
          <w:numId w:val="34"/>
        </w:numPr>
        <w:spacing w:after="0" w:line="276" w:lineRule="auto"/>
        <w:rPr>
          <w:sz w:val="24"/>
          <w:szCs w:val="24"/>
        </w:rPr>
      </w:pPr>
      <w:bookmarkStart w:id="9" w:name="_Toc79000357"/>
      <w:bookmarkStart w:id="10" w:name="_Toc79317405"/>
      <w:r w:rsidRPr="0016361E">
        <w:rPr>
          <w:sz w:val="24"/>
          <w:szCs w:val="24"/>
        </w:rPr>
        <w:t>Round points up, not down</w:t>
      </w:r>
      <w:bookmarkEnd w:id="9"/>
      <w:bookmarkEnd w:id="10"/>
      <w:r w:rsidRPr="0016361E">
        <w:rPr>
          <w:sz w:val="24"/>
          <w:szCs w:val="24"/>
        </w:rPr>
        <w:t xml:space="preserve"> </w:t>
      </w:r>
    </w:p>
    <w:p w14:paraId="445927B0" w14:textId="11FCAD37" w:rsidR="006B5A4D" w:rsidRPr="0016361E" w:rsidRDefault="006B5A4D" w:rsidP="0016361E">
      <w:pPr>
        <w:spacing w:after="0" w:line="276" w:lineRule="auto"/>
        <w:rPr>
          <w:sz w:val="24"/>
        </w:rPr>
      </w:pPr>
      <w:r w:rsidRPr="0016361E">
        <w:rPr>
          <w:sz w:val="24"/>
        </w:rPr>
        <w:t xml:space="preserve">The guidance on the choice of ratings within a table should be reversed. By default, any time a person’s impairment is deemed to fall between two rating levels on the points scale, the higher value should be assigned. </w:t>
      </w:r>
    </w:p>
    <w:p w14:paraId="258DC8CF" w14:textId="77777777" w:rsidR="007F4809" w:rsidRPr="0016361E" w:rsidRDefault="007F4809" w:rsidP="0016361E">
      <w:pPr>
        <w:spacing w:after="0" w:line="276" w:lineRule="auto"/>
        <w:rPr>
          <w:sz w:val="24"/>
        </w:rPr>
      </w:pPr>
    </w:p>
    <w:p w14:paraId="2B546DEB" w14:textId="77777777" w:rsidR="006B5A4D" w:rsidRPr="0016361E" w:rsidRDefault="006B5A4D" w:rsidP="00A73116">
      <w:pPr>
        <w:pStyle w:val="Heading3"/>
        <w:numPr>
          <w:ilvl w:val="0"/>
          <w:numId w:val="34"/>
        </w:numPr>
        <w:spacing w:after="0" w:line="276" w:lineRule="auto"/>
        <w:rPr>
          <w:sz w:val="24"/>
          <w:szCs w:val="24"/>
        </w:rPr>
      </w:pPr>
      <w:bookmarkStart w:id="11" w:name="_Toc79000358"/>
      <w:bookmarkStart w:id="12" w:name="_Toc79317406"/>
      <w:r w:rsidRPr="0016361E">
        <w:rPr>
          <w:sz w:val="24"/>
          <w:szCs w:val="24"/>
        </w:rPr>
        <w:t>Permit people who meet requirements across multiple tables to access the DSP</w:t>
      </w:r>
      <w:bookmarkEnd w:id="11"/>
      <w:bookmarkEnd w:id="12"/>
      <w:r w:rsidRPr="0016361E">
        <w:rPr>
          <w:sz w:val="24"/>
          <w:szCs w:val="24"/>
        </w:rPr>
        <w:t xml:space="preserve"> </w:t>
      </w:r>
    </w:p>
    <w:p w14:paraId="6109A82F" w14:textId="267D1B37" w:rsidR="006B5A4D" w:rsidRPr="0016361E" w:rsidRDefault="006B5A4D" w:rsidP="0016361E">
      <w:pPr>
        <w:spacing w:after="0" w:line="276" w:lineRule="auto"/>
        <w:rPr>
          <w:sz w:val="24"/>
        </w:rPr>
      </w:pPr>
      <w:r w:rsidRPr="0016361E">
        <w:rPr>
          <w:sz w:val="24"/>
        </w:rPr>
        <w:t xml:space="preserve">The current system of mandating that points exceed the minimum required on a single table is transparently a weapon used against people with disability to exclude us from support. </w:t>
      </w:r>
    </w:p>
    <w:p w14:paraId="44D92919" w14:textId="77777777" w:rsidR="007F4809" w:rsidRPr="0016361E" w:rsidRDefault="007F4809" w:rsidP="0016361E">
      <w:pPr>
        <w:spacing w:after="0" w:line="276" w:lineRule="auto"/>
        <w:rPr>
          <w:sz w:val="24"/>
        </w:rPr>
      </w:pPr>
    </w:p>
    <w:p w14:paraId="4A860EC8" w14:textId="343307B2" w:rsidR="006B5A4D" w:rsidRPr="00A651E9" w:rsidRDefault="006B5A4D" w:rsidP="0016361E">
      <w:pPr>
        <w:pStyle w:val="Quotestyle1"/>
        <w:spacing w:before="0" w:after="0" w:line="276" w:lineRule="auto"/>
        <w:rPr>
          <w:b w:val="0"/>
          <w:bCs/>
        </w:rPr>
      </w:pPr>
      <w:r w:rsidRPr="00A651E9">
        <w:rPr>
          <w:b w:val="0"/>
          <w:bCs/>
        </w:rPr>
        <w:t xml:space="preserve">I didn't meet the points required. My psychological illness was considered &amp; my chronic physical issues were disregarded. – Micaela Callan </w:t>
      </w:r>
    </w:p>
    <w:p w14:paraId="24BB1075" w14:textId="77777777" w:rsidR="007F4809" w:rsidRPr="0016361E" w:rsidRDefault="007F4809" w:rsidP="0016361E">
      <w:pPr>
        <w:pStyle w:val="PWDAbodycopy"/>
        <w:spacing w:after="0" w:line="276" w:lineRule="auto"/>
      </w:pPr>
    </w:p>
    <w:p w14:paraId="13F1E43A" w14:textId="77777777" w:rsidR="006B5A4D" w:rsidRPr="0016361E" w:rsidRDefault="006B5A4D" w:rsidP="0016361E">
      <w:pPr>
        <w:spacing w:after="0" w:line="276" w:lineRule="auto"/>
        <w:rPr>
          <w:sz w:val="24"/>
        </w:rPr>
      </w:pPr>
      <w:r w:rsidRPr="0016361E">
        <w:rPr>
          <w:sz w:val="24"/>
        </w:rPr>
        <w:t xml:space="preserve">It makes no sense to divide the “function-based” effects of our disability when their combined effect is the same. We encounter endless barriers to participation in society regardless of whether our experiences fit within one arbitrary box drawn by the Government, or multiple arbitrary boxes drawn by the Government. </w:t>
      </w:r>
    </w:p>
    <w:p w14:paraId="5506BDB0" w14:textId="77777777" w:rsidR="007F4809" w:rsidRPr="0016361E" w:rsidRDefault="007F4809" w:rsidP="0016361E">
      <w:pPr>
        <w:spacing w:after="0" w:line="276" w:lineRule="auto"/>
        <w:rPr>
          <w:sz w:val="24"/>
        </w:rPr>
      </w:pPr>
    </w:p>
    <w:p w14:paraId="41CD492E" w14:textId="7EA7F847" w:rsidR="006B5A4D" w:rsidRPr="0016361E" w:rsidRDefault="006B5A4D" w:rsidP="0016361E">
      <w:pPr>
        <w:spacing w:after="0" w:line="276" w:lineRule="auto"/>
        <w:rPr>
          <w:sz w:val="24"/>
        </w:rPr>
      </w:pPr>
      <w:r w:rsidRPr="0016361E">
        <w:rPr>
          <w:sz w:val="24"/>
        </w:rPr>
        <w:t xml:space="preserve">If we must have points assigned to us, then all of them should be counted. To do otherwise is a perverse manipulation of the “scoring” system. Disability is not a competition to be won. </w:t>
      </w:r>
    </w:p>
    <w:p w14:paraId="0CECB8DA" w14:textId="77777777" w:rsidR="007F4809" w:rsidRPr="0016361E" w:rsidRDefault="007F4809" w:rsidP="0016361E">
      <w:pPr>
        <w:spacing w:after="0" w:line="276" w:lineRule="auto"/>
        <w:rPr>
          <w:sz w:val="24"/>
        </w:rPr>
      </w:pPr>
    </w:p>
    <w:p w14:paraId="7B7D47D1" w14:textId="77777777" w:rsidR="006B5A4D" w:rsidRPr="00A651E9" w:rsidRDefault="006B5A4D" w:rsidP="0016361E">
      <w:pPr>
        <w:pStyle w:val="Quotestyle1"/>
        <w:spacing w:before="0" w:after="0" w:line="276" w:lineRule="auto"/>
        <w:rPr>
          <w:b w:val="0"/>
          <w:bCs/>
        </w:rPr>
      </w:pPr>
      <w:r w:rsidRPr="00A651E9">
        <w:rPr>
          <w:b w:val="0"/>
          <w:bCs/>
        </w:rPr>
        <w:t xml:space="preserve">I received a conflicting job capacity assessment (20 points in one impairment category) and disability medical assessment (0 points). I went to the AAT. At this stage they referred my matter to the Health Professional Advisory Unit. A government clinical psych did a 30-page report revealing 10 points in one category, 10 points in another category. Because I didn’t satisfy program of support requirements, I needed to wait. – name withheld </w:t>
      </w:r>
    </w:p>
    <w:p w14:paraId="6935EB8D" w14:textId="77777777" w:rsidR="007F4809" w:rsidRPr="0016361E" w:rsidRDefault="007F4809" w:rsidP="0016361E">
      <w:pPr>
        <w:spacing w:after="0" w:line="276" w:lineRule="auto"/>
        <w:rPr>
          <w:sz w:val="24"/>
        </w:rPr>
      </w:pPr>
    </w:p>
    <w:p w14:paraId="10392287" w14:textId="2CA17943" w:rsidR="006B5A4D" w:rsidRPr="0016361E" w:rsidRDefault="006B5A4D" w:rsidP="0016361E">
      <w:pPr>
        <w:spacing w:after="0" w:line="276" w:lineRule="auto"/>
        <w:rPr>
          <w:sz w:val="24"/>
        </w:rPr>
      </w:pPr>
      <w:r w:rsidRPr="0016361E">
        <w:rPr>
          <w:sz w:val="24"/>
        </w:rPr>
        <w:t xml:space="preserve">This impairment tables are just another tool the </w:t>
      </w:r>
      <w:r w:rsidR="00A268FE">
        <w:rPr>
          <w:sz w:val="24"/>
        </w:rPr>
        <w:t>G</w:t>
      </w:r>
      <w:r w:rsidRPr="0016361E">
        <w:rPr>
          <w:sz w:val="24"/>
        </w:rPr>
        <w:t>overnment uses to extract budget savings from those who can afford it least</w:t>
      </w:r>
      <w:r w:rsidR="00E901FB" w:rsidRPr="0016361E">
        <w:rPr>
          <w:sz w:val="24"/>
        </w:rPr>
        <w:t>.</w:t>
      </w:r>
      <w:r w:rsidR="00D0740F" w:rsidRPr="0016361E">
        <w:rPr>
          <w:rStyle w:val="FootnoteReference"/>
          <w:sz w:val="24"/>
        </w:rPr>
        <w:footnoteReference w:id="12"/>
      </w:r>
      <w:r w:rsidR="00487C67" w:rsidRPr="0016361E">
        <w:rPr>
          <w:rStyle w:val="CommentReference"/>
          <w:sz w:val="24"/>
          <w:szCs w:val="24"/>
        </w:rPr>
        <w:t xml:space="preserve"> </w:t>
      </w:r>
    </w:p>
    <w:p w14:paraId="41865D96" w14:textId="77777777" w:rsidR="007F4809" w:rsidRPr="0016361E" w:rsidRDefault="007F4809" w:rsidP="0016361E">
      <w:pPr>
        <w:spacing w:after="0" w:line="276" w:lineRule="auto"/>
        <w:rPr>
          <w:sz w:val="24"/>
        </w:rPr>
      </w:pPr>
    </w:p>
    <w:p w14:paraId="44BA404F" w14:textId="77777777" w:rsidR="00B61F7C" w:rsidRPr="0016361E" w:rsidRDefault="00B61F7C" w:rsidP="0016361E">
      <w:pPr>
        <w:spacing w:after="0" w:line="276" w:lineRule="auto"/>
        <w:rPr>
          <w:sz w:val="24"/>
        </w:rPr>
      </w:pPr>
      <w:r w:rsidRPr="0016361E">
        <w:rPr>
          <w:sz w:val="24"/>
        </w:rPr>
        <w:t xml:space="preserve">A bill digest prepared by the Parliamentary Library in relation to the 2011 reforms states: </w:t>
      </w:r>
    </w:p>
    <w:p w14:paraId="3841E8E6" w14:textId="77777777" w:rsidR="00B61F7C" w:rsidRPr="0016361E" w:rsidRDefault="00B61F7C" w:rsidP="0016361E">
      <w:pPr>
        <w:spacing w:after="0" w:line="276" w:lineRule="auto"/>
        <w:rPr>
          <w:sz w:val="24"/>
        </w:rPr>
      </w:pPr>
    </w:p>
    <w:p w14:paraId="19EA2414" w14:textId="7B85968A" w:rsidR="00B61F7C" w:rsidRPr="0016361E" w:rsidRDefault="00B61F7C" w:rsidP="0016361E">
      <w:pPr>
        <w:pStyle w:val="Quote"/>
        <w:spacing w:after="0" w:line="276" w:lineRule="auto"/>
        <w:rPr>
          <w:sz w:val="24"/>
        </w:rPr>
      </w:pPr>
      <w:r w:rsidRPr="0016361E">
        <w:rPr>
          <w:sz w:val="24"/>
        </w:rPr>
        <w:t>The DSP reforms of this and previous governments also have their origins in the burgeoning number of people receiving DSP, which is the sole remaining payment to people of working age which is not activity tested.</w:t>
      </w:r>
      <w:r w:rsidRPr="0016361E">
        <w:rPr>
          <w:rStyle w:val="FootnoteReference"/>
          <w:sz w:val="24"/>
        </w:rPr>
        <w:footnoteReference w:id="13"/>
      </w:r>
    </w:p>
    <w:p w14:paraId="42A137EB" w14:textId="77777777" w:rsidR="00D91BF8" w:rsidRPr="0016361E" w:rsidRDefault="00D91BF8" w:rsidP="0016361E">
      <w:pPr>
        <w:spacing w:after="0" w:line="276" w:lineRule="auto"/>
        <w:rPr>
          <w:sz w:val="24"/>
        </w:rPr>
      </w:pPr>
    </w:p>
    <w:p w14:paraId="7AEE436C" w14:textId="21A5352F" w:rsidR="006B5A4D" w:rsidRPr="0016361E" w:rsidRDefault="006B5A4D" w:rsidP="0016361E">
      <w:pPr>
        <w:spacing w:after="0" w:line="276" w:lineRule="auto"/>
        <w:rPr>
          <w:sz w:val="24"/>
        </w:rPr>
      </w:pPr>
      <w:r w:rsidRPr="0016361E">
        <w:rPr>
          <w:sz w:val="24"/>
        </w:rPr>
        <w:t xml:space="preserve">Successive changes introduced by the Rudd and Gillard governments produced an 11% reduction in the number of applicants who were able to get on the DSP between 2010 and 2012. The Parliamentary Library describes the changes as </w:t>
      </w:r>
      <w:r w:rsidR="00B61F7C" w:rsidRPr="0016361E">
        <w:rPr>
          <w:sz w:val="24"/>
        </w:rPr>
        <w:t>‘</w:t>
      </w:r>
      <w:r w:rsidRPr="0016361E">
        <w:rPr>
          <w:sz w:val="24"/>
        </w:rPr>
        <w:t>designed to reduce the flow on to the DSP</w:t>
      </w:r>
      <w:r w:rsidR="00B61F7C" w:rsidRPr="0016361E">
        <w:rPr>
          <w:sz w:val="24"/>
        </w:rPr>
        <w:t>’</w:t>
      </w:r>
      <w:r w:rsidR="00FC0194" w:rsidRPr="0016361E">
        <w:rPr>
          <w:sz w:val="24"/>
        </w:rPr>
        <w:t>.</w:t>
      </w:r>
      <w:r w:rsidR="00FC0194" w:rsidRPr="0016361E">
        <w:rPr>
          <w:rStyle w:val="FootnoteReference"/>
          <w:sz w:val="24"/>
        </w:rPr>
        <w:footnoteReference w:id="14"/>
      </w:r>
    </w:p>
    <w:p w14:paraId="3E2A5091" w14:textId="77777777" w:rsidR="007F4809" w:rsidRPr="0016361E" w:rsidRDefault="007F4809" w:rsidP="0016361E">
      <w:pPr>
        <w:spacing w:after="0" w:line="276" w:lineRule="auto"/>
        <w:rPr>
          <w:sz w:val="24"/>
        </w:rPr>
      </w:pPr>
    </w:p>
    <w:p w14:paraId="219D70C9" w14:textId="7861ABB4" w:rsidR="006B5A4D" w:rsidRPr="0016361E" w:rsidRDefault="006B5A4D" w:rsidP="0016361E">
      <w:pPr>
        <w:spacing w:after="0" w:line="276" w:lineRule="auto"/>
        <w:rPr>
          <w:sz w:val="24"/>
        </w:rPr>
      </w:pPr>
      <w:r w:rsidRPr="0016361E">
        <w:rPr>
          <w:sz w:val="24"/>
        </w:rPr>
        <w:t>A 2018 report by the Parliamentary Budget Office notes:</w:t>
      </w:r>
    </w:p>
    <w:p w14:paraId="56052135" w14:textId="77777777" w:rsidR="007F4809" w:rsidRPr="0016361E" w:rsidRDefault="007F4809" w:rsidP="0016361E">
      <w:pPr>
        <w:spacing w:after="0" w:line="276" w:lineRule="auto"/>
        <w:rPr>
          <w:sz w:val="24"/>
        </w:rPr>
      </w:pPr>
    </w:p>
    <w:p w14:paraId="2FFC8DE3" w14:textId="31A005F2" w:rsidR="006B5A4D" w:rsidRPr="0016361E" w:rsidRDefault="006B5A4D" w:rsidP="0016361E">
      <w:pPr>
        <w:pStyle w:val="Quote"/>
        <w:spacing w:after="0" w:line="276" w:lineRule="auto"/>
        <w:rPr>
          <w:sz w:val="24"/>
        </w:rPr>
      </w:pPr>
      <w:r w:rsidRPr="0016361E">
        <w:rPr>
          <w:sz w:val="24"/>
        </w:rPr>
        <w:t xml:space="preserve">From 2012–2013 growth in DSP expenditure slowed sharply … this has been driven by significant changes to assessment processes, particularly the introduction </w:t>
      </w:r>
      <w:r w:rsidR="0065278C">
        <w:rPr>
          <w:sz w:val="24"/>
        </w:rPr>
        <w:t xml:space="preserve">of </w:t>
      </w:r>
      <w:r w:rsidRPr="0016361E">
        <w:rPr>
          <w:sz w:val="24"/>
        </w:rPr>
        <w:t>new assessment tabl</w:t>
      </w:r>
      <w:r w:rsidR="009519FB" w:rsidRPr="0016361E">
        <w:rPr>
          <w:sz w:val="24"/>
        </w:rPr>
        <w:t>es</w:t>
      </w:r>
      <w:r w:rsidR="009519FB" w:rsidRPr="0016361E">
        <w:rPr>
          <w:rStyle w:val="FootnoteReference"/>
          <w:sz w:val="24"/>
        </w:rPr>
        <w:footnoteReference w:id="15"/>
      </w:r>
      <w:r w:rsidR="009519FB" w:rsidRPr="0016361E">
        <w:rPr>
          <w:sz w:val="24"/>
        </w:rPr>
        <w:t xml:space="preserve"> </w:t>
      </w:r>
    </w:p>
    <w:p w14:paraId="7E0C6562" w14:textId="77777777" w:rsidR="007F4809" w:rsidRPr="0016361E" w:rsidRDefault="007F4809" w:rsidP="0016361E">
      <w:pPr>
        <w:pStyle w:val="PWDAbodycopy"/>
        <w:spacing w:after="0" w:line="276" w:lineRule="auto"/>
      </w:pPr>
    </w:p>
    <w:p w14:paraId="06DC0028" w14:textId="77777777" w:rsidR="006B5A4D" w:rsidRPr="0016361E" w:rsidRDefault="006B5A4D" w:rsidP="0016361E">
      <w:pPr>
        <w:spacing w:after="0" w:line="276" w:lineRule="auto"/>
        <w:jc w:val="center"/>
        <w:rPr>
          <w:sz w:val="24"/>
        </w:rPr>
      </w:pPr>
      <w:r w:rsidRPr="0016361E">
        <w:rPr>
          <w:noProof/>
          <w:sz w:val="24"/>
        </w:rPr>
        <w:lastRenderedPageBreak/>
        <w:drawing>
          <wp:inline distT="0" distB="0" distL="0" distR="0" wp14:anchorId="59DE20E7" wp14:editId="2439E029">
            <wp:extent cx="4974771" cy="3475190"/>
            <wp:effectExtent l="0" t="0" r="0" b="5715"/>
            <wp:docPr id="6" name="Picture 6"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low confidence"/>
                    <pic:cNvPicPr/>
                  </pic:nvPicPr>
                  <pic:blipFill rotWithShape="1">
                    <a:blip r:embed="rId15" cstate="print">
                      <a:extLst>
                        <a:ext uri="{28A0092B-C50C-407E-A947-70E740481C1C}">
                          <a14:useLocalDpi xmlns:a14="http://schemas.microsoft.com/office/drawing/2010/main" val="0"/>
                        </a:ext>
                      </a:extLst>
                    </a:blip>
                    <a:srcRect l="4437" t="5707" r="3363"/>
                    <a:stretch/>
                  </pic:blipFill>
                  <pic:spPr bwMode="auto">
                    <a:xfrm>
                      <a:off x="0" y="0"/>
                      <a:ext cx="4974771" cy="3475190"/>
                    </a:xfrm>
                    <a:prstGeom prst="rect">
                      <a:avLst/>
                    </a:prstGeom>
                    <a:ln>
                      <a:noFill/>
                    </a:ln>
                    <a:extLst>
                      <a:ext uri="{53640926-AAD7-44D8-BBD7-CCE9431645EC}">
                        <a14:shadowObscured xmlns:a14="http://schemas.microsoft.com/office/drawing/2010/main"/>
                      </a:ext>
                    </a:extLst>
                  </pic:spPr>
                </pic:pic>
              </a:graphicData>
            </a:graphic>
          </wp:inline>
        </w:drawing>
      </w:r>
    </w:p>
    <w:p w14:paraId="5C09A280" w14:textId="77777777" w:rsidR="0047357A" w:rsidRPr="0016361E" w:rsidRDefault="0047357A" w:rsidP="0016361E">
      <w:pPr>
        <w:spacing w:after="0" w:line="276" w:lineRule="auto"/>
        <w:rPr>
          <w:sz w:val="24"/>
        </w:rPr>
      </w:pPr>
    </w:p>
    <w:p w14:paraId="40FEA4F8" w14:textId="32DCCF4E" w:rsidR="006B5A4D" w:rsidRPr="0016361E" w:rsidRDefault="006B5A4D" w:rsidP="0016361E">
      <w:pPr>
        <w:spacing w:after="0" w:line="276" w:lineRule="auto"/>
        <w:rPr>
          <w:sz w:val="24"/>
        </w:rPr>
      </w:pPr>
      <w:r w:rsidRPr="0016361E">
        <w:rPr>
          <w:sz w:val="24"/>
        </w:rPr>
        <w:t xml:space="preserve">The above chart, published in the 2018 PBO report, shows the dramatic decline in real expenditure growth following changes to the assessment tables, from an average of 8.7% in the years following the global financial crisis, to an average of 0.2% between 2013 and 2017. </w:t>
      </w:r>
    </w:p>
    <w:p w14:paraId="073BEAB6" w14:textId="77777777" w:rsidR="007F4809" w:rsidRPr="0016361E" w:rsidRDefault="007F4809" w:rsidP="0016361E">
      <w:pPr>
        <w:spacing w:after="0" w:line="276" w:lineRule="auto"/>
        <w:rPr>
          <w:sz w:val="24"/>
        </w:rPr>
      </w:pPr>
    </w:p>
    <w:p w14:paraId="040B9EE8" w14:textId="77777777" w:rsidR="006B5A4D" w:rsidRPr="00A651E9" w:rsidRDefault="006B5A4D" w:rsidP="0016361E">
      <w:pPr>
        <w:pStyle w:val="Heading4"/>
        <w:spacing w:before="0" w:line="276" w:lineRule="auto"/>
        <w:rPr>
          <w:rFonts w:ascii="VAG Rounded" w:hAnsi="VAG Rounded"/>
          <w:i w:val="0"/>
          <w:iCs w:val="0"/>
          <w:sz w:val="28"/>
          <w:szCs w:val="28"/>
        </w:rPr>
      </w:pPr>
      <w:r w:rsidRPr="00A651E9">
        <w:rPr>
          <w:rFonts w:ascii="VAG Rounded" w:hAnsi="VAG Rounded"/>
          <w:i w:val="0"/>
          <w:iCs w:val="0"/>
          <w:sz w:val="28"/>
          <w:szCs w:val="28"/>
        </w:rPr>
        <w:t xml:space="preserve">Program of Support </w:t>
      </w:r>
    </w:p>
    <w:p w14:paraId="4CDBD178" w14:textId="6DD84DDC" w:rsidR="006B5A4D" w:rsidRPr="0016361E" w:rsidRDefault="006B5A4D" w:rsidP="0016361E">
      <w:pPr>
        <w:spacing w:after="0" w:line="276" w:lineRule="auto"/>
        <w:rPr>
          <w:sz w:val="24"/>
        </w:rPr>
      </w:pPr>
      <w:r w:rsidRPr="0016361E">
        <w:rPr>
          <w:sz w:val="24"/>
        </w:rPr>
        <w:t>Our submission to the</w:t>
      </w:r>
      <w:r w:rsidR="00366186">
        <w:rPr>
          <w:sz w:val="24"/>
        </w:rPr>
        <w:t xml:space="preserve"> Senate Community Affairs References Committee’s Inquiry into the Purpose, </w:t>
      </w:r>
      <w:proofErr w:type="gramStart"/>
      <w:r w:rsidR="00366186">
        <w:rPr>
          <w:sz w:val="24"/>
        </w:rPr>
        <w:t>Intent</w:t>
      </w:r>
      <w:proofErr w:type="gramEnd"/>
      <w:r w:rsidR="00366186">
        <w:rPr>
          <w:sz w:val="24"/>
        </w:rPr>
        <w:t xml:space="preserve"> and adequacy of the Disability Support Pension</w:t>
      </w:r>
      <w:r w:rsidR="00B04399">
        <w:rPr>
          <w:sz w:val="24"/>
        </w:rPr>
        <w:t xml:space="preserve"> (DSP inquiry submission)</w:t>
      </w:r>
      <w:r w:rsidR="00366186">
        <w:rPr>
          <w:sz w:val="24"/>
        </w:rPr>
        <w:t xml:space="preserve"> </w:t>
      </w:r>
      <w:r w:rsidRPr="0016361E">
        <w:rPr>
          <w:sz w:val="24"/>
        </w:rPr>
        <w:t>also recommends abolishing the Program of Support</w:t>
      </w:r>
      <w:r w:rsidR="00366186">
        <w:rPr>
          <w:sz w:val="24"/>
        </w:rPr>
        <w:t xml:space="preserve"> (</w:t>
      </w:r>
      <w:proofErr w:type="spellStart"/>
      <w:r w:rsidR="00366186">
        <w:rPr>
          <w:sz w:val="24"/>
        </w:rPr>
        <w:t>PoS</w:t>
      </w:r>
      <w:proofErr w:type="spellEnd"/>
      <w:r w:rsidR="00366186">
        <w:rPr>
          <w:sz w:val="24"/>
        </w:rPr>
        <w:t>).</w:t>
      </w:r>
      <w:r w:rsidRPr="0016361E">
        <w:rPr>
          <w:sz w:val="24"/>
        </w:rPr>
        <w:t xml:space="preserve"> </w:t>
      </w:r>
    </w:p>
    <w:p w14:paraId="66AB308E" w14:textId="77777777" w:rsidR="007F4809" w:rsidRPr="0016361E" w:rsidRDefault="007F4809" w:rsidP="0016361E">
      <w:pPr>
        <w:spacing w:after="0" w:line="276" w:lineRule="auto"/>
        <w:rPr>
          <w:sz w:val="24"/>
        </w:rPr>
      </w:pPr>
    </w:p>
    <w:p w14:paraId="27FFC25C" w14:textId="39AD7DA3" w:rsidR="006B5A4D" w:rsidRPr="0016361E" w:rsidRDefault="006B5A4D" w:rsidP="0016361E">
      <w:pPr>
        <w:spacing w:after="0" w:line="276" w:lineRule="auto"/>
        <w:rPr>
          <w:sz w:val="24"/>
        </w:rPr>
      </w:pPr>
      <w:r w:rsidRPr="0016361E">
        <w:rPr>
          <w:sz w:val="24"/>
        </w:rPr>
        <w:t xml:space="preserve">The fact that a person has points assigned on multiple tables and must complete a </w:t>
      </w:r>
      <w:proofErr w:type="spellStart"/>
      <w:r w:rsidR="00366186">
        <w:rPr>
          <w:sz w:val="24"/>
        </w:rPr>
        <w:t>PoS</w:t>
      </w:r>
      <w:proofErr w:type="spellEnd"/>
      <w:r w:rsidRPr="0016361E">
        <w:rPr>
          <w:sz w:val="24"/>
        </w:rPr>
        <w:t xml:space="preserve"> is an unconscionable effort from the Government to defer the inevitable, by forcing people they know should receive the DSP into a humiliating cycle of looking for work that is either unsuitable, doesn’t exist, or we have little to no chance of getting. </w:t>
      </w:r>
    </w:p>
    <w:p w14:paraId="5752E7FC" w14:textId="77777777" w:rsidR="007F4809" w:rsidRPr="0016361E" w:rsidRDefault="007F4809" w:rsidP="0016361E">
      <w:pPr>
        <w:spacing w:after="0" w:line="276" w:lineRule="auto"/>
        <w:rPr>
          <w:sz w:val="24"/>
        </w:rPr>
      </w:pPr>
    </w:p>
    <w:p w14:paraId="19D00E21" w14:textId="462DF662" w:rsidR="006B5A4D" w:rsidRPr="00A651E9" w:rsidRDefault="006B5A4D" w:rsidP="0016361E">
      <w:pPr>
        <w:pStyle w:val="Quotestyle1"/>
        <w:spacing w:before="0" w:after="0" w:line="276" w:lineRule="auto"/>
        <w:rPr>
          <w:b w:val="0"/>
          <w:bCs/>
        </w:rPr>
      </w:pPr>
      <w:r w:rsidRPr="00A651E9">
        <w:rPr>
          <w:b w:val="0"/>
          <w:bCs/>
        </w:rPr>
        <w:t xml:space="preserve">Prior applications were rejected because each condition was evaluated separately rather than looking at how the combination affected me. Prior to my last application being approved, I was told that I would not get approved until I had worked with a DES for 18 months, which worsened my condition significantly due to the requirements of attending appointments and the inability to afford the specialist care I need on Newstart. – </w:t>
      </w:r>
      <w:r w:rsidR="00FB54D0" w:rsidRPr="00A651E9">
        <w:rPr>
          <w:b w:val="0"/>
          <w:bCs/>
        </w:rPr>
        <w:t>Penelope</w:t>
      </w:r>
    </w:p>
    <w:p w14:paraId="1C2FFDFF" w14:textId="77777777" w:rsidR="007F4809" w:rsidRPr="0016361E" w:rsidRDefault="007F4809" w:rsidP="0016361E">
      <w:pPr>
        <w:pStyle w:val="PWDAbodycopy"/>
        <w:spacing w:after="0" w:line="276" w:lineRule="auto"/>
      </w:pPr>
    </w:p>
    <w:p w14:paraId="5D417706" w14:textId="41693E74" w:rsidR="007F4809" w:rsidRPr="0016361E" w:rsidRDefault="00C12DF0" w:rsidP="0016361E">
      <w:pPr>
        <w:spacing w:after="0" w:line="276" w:lineRule="auto"/>
        <w:rPr>
          <w:sz w:val="24"/>
        </w:rPr>
      </w:pPr>
      <w:proofErr w:type="spellStart"/>
      <w:r>
        <w:rPr>
          <w:sz w:val="24"/>
        </w:rPr>
        <w:lastRenderedPageBreak/>
        <w:t>PoS</w:t>
      </w:r>
      <w:proofErr w:type="spellEnd"/>
      <w:r w:rsidR="006B5A4D" w:rsidRPr="0016361E">
        <w:rPr>
          <w:sz w:val="24"/>
        </w:rPr>
        <w:t xml:space="preserve"> negatively affects our wellbeing, and perversely, can reduce our capacity to work and find employment.</w:t>
      </w:r>
    </w:p>
    <w:p w14:paraId="5DBABF22" w14:textId="782FCFBD" w:rsidR="006B5A4D" w:rsidRPr="0016361E" w:rsidRDefault="006B5A4D" w:rsidP="0016361E">
      <w:pPr>
        <w:spacing w:after="0" w:line="276" w:lineRule="auto"/>
        <w:rPr>
          <w:sz w:val="24"/>
        </w:rPr>
      </w:pPr>
      <w:r w:rsidRPr="0016361E">
        <w:rPr>
          <w:sz w:val="24"/>
        </w:rPr>
        <w:t xml:space="preserve"> </w:t>
      </w:r>
    </w:p>
    <w:p w14:paraId="60436F90" w14:textId="77777777" w:rsidR="006B5A4D" w:rsidRPr="0016361E" w:rsidRDefault="006B5A4D" w:rsidP="00C12DF0">
      <w:pPr>
        <w:pStyle w:val="Heading3"/>
        <w:numPr>
          <w:ilvl w:val="0"/>
          <w:numId w:val="34"/>
        </w:numPr>
        <w:spacing w:after="0" w:line="276" w:lineRule="auto"/>
        <w:rPr>
          <w:sz w:val="24"/>
          <w:szCs w:val="24"/>
        </w:rPr>
      </w:pPr>
      <w:bookmarkStart w:id="13" w:name="_Toc79000359"/>
      <w:bookmarkStart w:id="14" w:name="_Toc79317407"/>
      <w:r w:rsidRPr="0016361E">
        <w:rPr>
          <w:sz w:val="24"/>
          <w:szCs w:val="24"/>
        </w:rPr>
        <w:t>Remove classification of the number of hours a person can work</w:t>
      </w:r>
      <w:bookmarkEnd w:id="13"/>
      <w:bookmarkEnd w:id="14"/>
      <w:r w:rsidRPr="0016361E">
        <w:rPr>
          <w:sz w:val="24"/>
          <w:szCs w:val="24"/>
        </w:rPr>
        <w:t xml:space="preserve"> </w:t>
      </w:r>
    </w:p>
    <w:p w14:paraId="6E4D1916" w14:textId="77777777" w:rsidR="00C12DF0" w:rsidRDefault="006B5A4D" w:rsidP="0016361E">
      <w:pPr>
        <w:spacing w:after="0" w:line="276" w:lineRule="auto"/>
        <w:rPr>
          <w:sz w:val="24"/>
        </w:rPr>
      </w:pPr>
      <w:r w:rsidRPr="0016361E">
        <w:rPr>
          <w:sz w:val="24"/>
        </w:rPr>
        <w:t xml:space="preserve">The tables should not refer to a person’s capacity to work using a measurement of hours. Access to the DSP should be based on how a person’s impairment disables them, and not view people with disability as mere economic objects. </w:t>
      </w:r>
    </w:p>
    <w:p w14:paraId="0859AC16" w14:textId="77777777" w:rsidR="00C12DF0" w:rsidRDefault="00C12DF0" w:rsidP="0016361E">
      <w:pPr>
        <w:spacing w:after="0" w:line="276" w:lineRule="auto"/>
        <w:rPr>
          <w:sz w:val="24"/>
        </w:rPr>
      </w:pPr>
    </w:p>
    <w:p w14:paraId="161BDCF4" w14:textId="1EC861B9" w:rsidR="006B5A4D" w:rsidRPr="0016361E" w:rsidRDefault="006B5A4D" w:rsidP="0016361E">
      <w:pPr>
        <w:spacing w:after="0" w:line="276" w:lineRule="auto"/>
        <w:rPr>
          <w:sz w:val="24"/>
        </w:rPr>
      </w:pPr>
      <w:r w:rsidRPr="0016361E">
        <w:rPr>
          <w:sz w:val="24"/>
        </w:rPr>
        <w:t xml:space="preserve">The impairment tables must move away from the notion that our value and needs are determined by how “competitive” we are in the labour market. </w:t>
      </w:r>
    </w:p>
    <w:p w14:paraId="548AC9E9" w14:textId="77777777" w:rsidR="007F4809" w:rsidRPr="0016361E" w:rsidRDefault="007F4809" w:rsidP="0016361E">
      <w:pPr>
        <w:spacing w:after="0" w:line="276" w:lineRule="auto"/>
        <w:rPr>
          <w:sz w:val="24"/>
        </w:rPr>
      </w:pPr>
    </w:p>
    <w:p w14:paraId="45F836DC" w14:textId="6B70E2A8" w:rsidR="006B5A4D" w:rsidRPr="00A651E9" w:rsidRDefault="006B5A4D" w:rsidP="0016361E">
      <w:pPr>
        <w:pStyle w:val="Quotestyle1"/>
        <w:spacing w:before="0" w:after="0" w:line="276" w:lineRule="auto"/>
        <w:rPr>
          <w:b w:val="0"/>
          <w:bCs/>
        </w:rPr>
      </w:pPr>
      <w:r w:rsidRPr="00A651E9">
        <w:rPr>
          <w:b w:val="0"/>
          <w:bCs/>
        </w:rPr>
        <w:t xml:space="preserve">I was rejected twice and asked for an ARO </w:t>
      </w:r>
      <w:proofErr w:type="gramStart"/>
      <w:r w:rsidRPr="00A651E9">
        <w:rPr>
          <w:b w:val="0"/>
          <w:bCs/>
        </w:rPr>
        <w:t>Review</w:t>
      </w:r>
      <w:proofErr w:type="gramEnd"/>
      <w:r w:rsidRPr="00A651E9">
        <w:rPr>
          <w:b w:val="0"/>
          <w:bCs/>
        </w:rPr>
        <w:t xml:space="preserve"> and the reviewer judged that I have the capability to work up to 8hrs per week and I was rated at 30 points. It was a harrowing </w:t>
      </w:r>
      <w:proofErr w:type="gramStart"/>
      <w:r w:rsidRPr="00A651E9">
        <w:rPr>
          <w:b w:val="0"/>
          <w:bCs/>
        </w:rPr>
        <w:t>process</w:t>
      </w:r>
      <w:proofErr w:type="gramEnd"/>
      <w:r w:rsidRPr="00A651E9">
        <w:rPr>
          <w:b w:val="0"/>
          <w:bCs/>
        </w:rPr>
        <w:t xml:space="preserve"> and they expect you to give up. – name withheld </w:t>
      </w:r>
    </w:p>
    <w:p w14:paraId="64B44043" w14:textId="77777777" w:rsidR="007F4809" w:rsidRPr="0016361E" w:rsidRDefault="007F4809" w:rsidP="0016361E">
      <w:pPr>
        <w:pStyle w:val="PWDAbodycopy"/>
        <w:spacing w:after="0" w:line="276" w:lineRule="auto"/>
      </w:pPr>
    </w:p>
    <w:p w14:paraId="422D0EE5" w14:textId="1E2F2C15" w:rsidR="007F4809" w:rsidRDefault="006B5A4D" w:rsidP="0016361E">
      <w:pPr>
        <w:spacing w:after="0" w:line="276" w:lineRule="auto"/>
        <w:rPr>
          <w:sz w:val="24"/>
        </w:rPr>
      </w:pPr>
      <w:r w:rsidRPr="0016361E">
        <w:rPr>
          <w:sz w:val="24"/>
        </w:rPr>
        <w:t xml:space="preserve">Employment is just one part of life affected by disability. The DSP should not be about deciding the earning potential of people with </w:t>
      </w:r>
      <w:r w:rsidR="00C12DF0">
        <w:rPr>
          <w:sz w:val="24"/>
        </w:rPr>
        <w:t>disability; it should</w:t>
      </w:r>
      <w:r w:rsidRPr="0016361E">
        <w:rPr>
          <w:sz w:val="24"/>
        </w:rPr>
        <w:t xml:space="preserve"> provide a safety net that is there for us </w:t>
      </w:r>
      <w:proofErr w:type="gramStart"/>
      <w:r w:rsidRPr="0016361E">
        <w:rPr>
          <w:sz w:val="24"/>
        </w:rPr>
        <w:t>whether or not</w:t>
      </w:r>
      <w:proofErr w:type="gramEnd"/>
      <w:r w:rsidRPr="0016361E">
        <w:rPr>
          <w:sz w:val="24"/>
        </w:rPr>
        <w:t xml:space="preserve"> we are able to find suitable work.</w:t>
      </w:r>
    </w:p>
    <w:p w14:paraId="63DF36C7" w14:textId="77777777" w:rsidR="00C12DF0" w:rsidRPr="0016361E" w:rsidRDefault="00C12DF0" w:rsidP="0016361E">
      <w:pPr>
        <w:spacing w:after="0" w:line="276" w:lineRule="auto"/>
        <w:rPr>
          <w:sz w:val="24"/>
        </w:rPr>
      </w:pPr>
    </w:p>
    <w:p w14:paraId="425BB497" w14:textId="22213C49" w:rsidR="006B5A4D" w:rsidRPr="0016361E" w:rsidRDefault="006B5A4D" w:rsidP="0016361E">
      <w:pPr>
        <w:spacing w:after="0" w:line="276" w:lineRule="auto"/>
        <w:rPr>
          <w:sz w:val="24"/>
        </w:rPr>
      </w:pPr>
      <w:r w:rsidRPr="0016361E">
        <w:rPr>
          <w:sz w:val="24"/>
        </w:rPr>
        <w:t xml:space="preserve">A person’s ability to complete a certain number of work hours alone is not an adequate indicator of whether they need support. As noted above, means testing is sufficient to adjust payment amounts when people on the DSP </w:t>
      </w:r>
      <w:r w:rsidR="00B04399" w:rsidRPr="0016361E">
        <w:rPr>
          <w:sz w:val="24"/>
        </w:rPr>
        <w:t>can</w:t>
      </w:r>
      <w:r w:rsidRPr="0016361E">
        <w:rPr>
          <w:sz w:val="24"/>
        </w:rPr>
        <w:t xml:space="preserve"> work.</w:t>
      </w:r>
    </w:p>
    <w:p w14:paraId="348E959F" w14:textId="77777777" w:rsidR="007F4809" w:rsidRPr="0016361E" w:rsidRDefault="007F4809" w:rsidP="0016361E">
      <w:pPr>
        <w:spacing w:after="0" w:line="276" w:lineRule="auto"/>
        <w:rPr>
          <w:sz w:val="24"/>
        </w:rPr>
      </w:pPr>
    </w:p>
    <w:p w14:paraId="532BCE6F" w14:textId="5D0EC0AA" w:rsidR="006B5A4D" w:rsidRPr="00A651E9" w:rsidRDefault="006B5A4D" w:rsidP="0016361E">
      <w:pPr>
        <w:pStyle w:val="Quotestyle1"/>
        <w:spacing w:before="0" w:after="0" w:line="276" w:lineRule="auto"/>
        <w:rPr>
          <w:b w:val="0"/>
          <w:bCs/>
        </w:rPr>
      </w:pPr>
      <w:r w:rsidRPr="00A651E9">
        <w:rPr>
          <w:b w:val="0"/>
          <w:bCs/>
        </w:rPr>
        <w:t>Centrelink decided they knew better than medical professionals about my ability to work- they claim I can work at least 15hrs a week when I absolutely can't manage even half of that. – Bonnie</w:t>
      </w:r>
    </w:p>
    <w:p w14:paraId="1A0213AD" w14:textId="77777777" w:rsidR="007F4809" w:rsidRPr="0016361E" w:rsidRDefault="007F4809" w:rsidP="0016361E">
      <w:pPr>
        <w:pStyle w:val="PWDAbodycopy"/>
        <w:spacing w:after="0" w:line="276" w:lineRule="auto"/>
      </w:pPr>
    </w:p>
    <w:p w14:paraId="529B6066" w14:textId="5CB98620" w:rsidR="006B5A4D" w:rsidRPr="0016361E" w:rsidRDefault="006B5A4D" w:rsidP="0016361E">
      <w:pPr>
        <w:spacing w:after="0" w:line="276" w:lineRule="auto"/>
        <w:rPr>
          <w:sz w:val="24"/>
        </w:rPr>
      </w:pPr>
      <w:r w:rsidRPr="0016361E">
        <w:rPr>
          <w:sz w:val="24"/>
        </w:rPr>
        <w:t xml:space="preserve">Work capacity should be used to assess how a person’s disability affects their </w:t>
      </w:r>
      <w:proofErr w:type="gramStart"/>
      <w:r w:rsidRPr="0016361E">
        <w:rPr>
          <w:sz w:val="24"/>
        </w:rPr>
        <w:t>life, but</w:t>
      </w:r>
      <w:proofErr w:type="gramEnd"/>
      <w:r w:rsidRPr="0016361E">
        <w:rPr>
          <w:sz w:val="24"/>
        </w:rPr>
        <w:t xml:space="preserve"> should not determine whether they qualify for the DSP. References to ‘hours of work’ should be removed from the tables. </w:t>
      </w:r>
    </w:p>
    <w:p w14:paraId="545B4EE4" w14:textId="77777777" w:rsidR="007F4809" w:rsidRPr="0016361E" w:rsidRDefault="007F4809" w:rsidP="0016361E">
      <w:pPr>
        <w:spacing w:after="0" w:line="276" w:lineRule="auto"/>
        <w:rPr>
          <w:sz w:val="24"/>
        </w:rPr>
      </w:pPr>
    </w:p>
    <w:p w14:paraId="2DCE0E5C" w14:textId="77777777" w:rsidR="006B5A4D" w:rsidRPr="0016361E" w:rsidRDefault="006B5A4D" w:rsidP="00D6029A">
      <w:pPr>
        <w:pStyle w:val="Heading3"/>
        <w:numPr>
          <w:ilvl w:val="0"/>
          <w:numId w:val="34"/>
        </w:numPr>
        <w:spacing w:after="0" w:line="276" w:lineRule="auto"/>
        <w:rPr>
          <w:sz w:val="24"/>
          <w:szCs w:val="24"/>
        </w:rPr>
      </w:pPr>
      <w:bookmarkStart w:id="15" w:name="_Toc79000360"/>
      <w:bookmarkStart w:id="16" w:name="_Toc79317408"/>
      <w:r w:rsidRPr="0016361E">
        <w:rPr>
          <w:sz w:val="24"/>
          <w:szCs w:val="24"/>
        </w:rPr>
        <w:t>Remove the “fully treated, diagnosed, and stabilised” criteria</w:t>
      </w:r>
      <w:bookmarkEnd w:id="15"/>
      <w:bookmarkEnd w:id="16"/>
    </w:p>
    <w:p w14:paraId="5509A913" w14:textId="4DEE75CA" w:rsidR="006B5A4D" w:rsidRPr="0016361E" w:rsidRDefault="006B5A4D" w:rsidP="0016361E">
      <w:pPr>
        <w:spacing w:after="0" w:line="276" w:lineRule="auto"/>
        <w:rPr>
          <w:sz w:val="24"/>
        </w:rPr>
      </w:pPr>
      <w:r w:rsidRPr="0016361E">
        <w:rPr>
          <w:sz w:val="24"/>
        </w:rPr>
        <w:t xml:space="preserve">The use of this language actively discriminates against people with disability and creates another unfair barrier to access the DSP. </w:t>
      </w:r>
    </w:p>
    <w:p w14:paraId="5029B4FA" w14:textId="77777777" w:rsidR="007F4809" w:rsidRPr="0016361E" w:rsidRDefault="007F4809" w:rsidP="0016361E">
      <w:pPr>
        <w:spacing w:after="0" w:line="276" w:lineRule="auto"/>
        <w:rPr>
          <w:sz w:val="24"/>
        </w:rPr>
      </w:pPr>
    </w:p>
    <w:p w14:paraId="6EA82CF2" w14:textId="4E5DD76E" w:rsidR="006B5A4D" w:rsidRPr="0016361E" w:rsidRDefault="006B5A4D" w:rsidP="0016361E">
      <w:pPr>
        <w:spacing w:after="0" w:line="276" w:lineRule="auto"/>
        <w:rPr>
          <w:sz w:val="24"/>
        </w:rPr>
      </w:pPr>
      <w:r w:rsidRPr="0016361E">
        <w:rPr>
          <w:sz w:val="24"/>
        </w:rPr>
        <w:t xml:space="preserve">In response to being asked about their experience trying to access the DSP, one person who completed </w:t>
      </w:r>
      <w:r w:rsidR="00B04399">
        <w:rPr>
          <w:sz w:val="24"/>
        </w:rPr>
        <w:t xml:space="preserve">a survey </w:t>
      </w:r>
      <w:r w:rsidRPr="0016361E">
        <w:rPr>
          <w:sz w:val="24"/>
        </w:rPr>
        <w:t xml:space="preserve">PWDA </w:t>
      </w:r>
      <w:r w:rsidR="00B04399">
        <w:rPr>
          <w:sz w:val="24"/>
        </w:rPr>
        <w:t>did of our membership said</w:t>
      </w:r>
      <w:r w:rsidRPr="0016361E">
        <w:rPr>
          <w:sz w:val="24"/>
        </w:rPr>
        <w:t xml:space="preserve">: </w:t>
      </w:r>
    </w:p>
    <w:p w14:paraId="7975D542" w14:textId="77777777" w:rsidR="007F4809" w:rsidRPr="0016361E" w:rsidRDefault="007F4809" w:rsidP="0016361E">
      <w:pPr>
        <w:spacing w:after="0" w:line="276" w:lineRule="auto"/>
        <w:rPr>
          <w:sz w:val="24"/>
        </w:rPr>
      </w:pPr>
    </w:p>
    <w:p w14:paraId="44D12119" w14:textId="6BF461A7" w:rsidR="006B5A4D" w:rsidRPr="00A651E9" w:rsidRDefault="006B5A4D" w:rsidP="0016361E">
      <w:pPr>
        <w:pStyle w:val="Quotestyle1"/>
        <w:spacing w:before="0" w:after="0" w:line="276" w:lineRule="auto"/>
        <w:rPr>
          <w:b w:val="0"/>
          <w:bCs/>
        </w:rPr>
      </w:pPr>
      <w:r w:rsidRPr="00A651E9">
        <w:rPr>
          <w:b w:val="0"/>
          <w:bCs/>
        </w:rPr>
        <w:t xml:space="preserve">Application 1. Rejected because I hadn’t had the condition for more than two years/not explored all avenues of treatment. Application 2. Still receiving </w:t>
      </w:r>
      <w:r w:rsidRPr="00A651E9">
        <w:rPr>
          <w:b w:val="0"/>
          <w:bCs/>
        </w:rPr>
        <w:lastRenderedPageBreak/>
        <w:t xml:space="preserve">treatment. Application 3. Needed more evidence of </w:t>
      </w:r>
      <w:proofErr w:type="gramStart"/>
      <w:r w:rsidRPr="00A651E9">
        <w:rPr>
          <w:b w:val="0"/>
          <w:bCs/>
        </w:rPr>
        <w:t>long term</w:t>
      </w:r>
      <w:proofErr w:type="gramEnd"/>
      <w:r w:rsidRPr="00A651E9">
        <w:rPr>
          <w:b w:val="0"/>
          <w:bCs/>
        </w:rPr>
        <w:t xml:space="preserve"> disability. Application 4. Successful. – </w:t>
      </w:r>
      <w:r w:rsidR="00E12556" w:rsidRPr="00A651E9">
        <w:rPr>
          <w:b w:val="0"/>
          <w:bCs/>
        </w:rPr>
        <w:t>n</w:t>
      </w:r>
      <w:r w:rsidRPr="00A651E9">
        <w:rPr>
          <w:b w:val="0"/>
          <w:bCs/>
        </w:rPr>
        <w:t>ame</w:t>
      </w:r>
      <w:r w:rsidR="00E12556" w:rsidRPr="00A651E9">
        <w:rPr>
          <w:b w:val="0"/>
          <w:bCs/>
        </w:rPr>
        <w:t xml:space="preserve"> withheld</w:t>
      </w:r>
    </w:p>
    <w:p w14:paraId="1E01F30C" w14:textId="77777777" w:rsidR="007F4809" w:rsidRPr="0016361E" w:rsidRDefault="007F4809" w:rsidP="0016361E">
      <w:pPr>
        <w:pStyle w:val="PWDAbodycopy"/>
        <w:spacing w:after="0" w:line="276" w:lineRule="auto"/>
      </w:pPr>
    </w:p>
    <w:p w14:paraId="62B8773B" w14:textId="07FC7EBF" w:rsidR="007F4809" w:rsidRPr="0016361E" w:rsidRDefault="006B5A4D" w:rsidP="0016361E">
      <w:pPr>
        <w:spacing w:after="0" w:line="276" w:lineRule="auto"/>
        <w:rPr>
          <w:sz w:val="24"/>
        </w:rPr>
      </w:pPr>
      <w:r w:rsidRPr="0016361E">
        <w:rPr>
          <w:sz w:val="24"/>
        </w:rPr>
        <w:t>It has long been argued by many within the community that these criteria are unfair, and th</w:t>
      </w:r>
      <w:r w:rsidR="00B04399">
        <w:rPr>
          <w:sz w:val="24"/>
        </w:rPr>
        <w:t>is</w:t>
      </w:r>
      <w:r w:rsidRPr="0016361E">
        <w:rPr>
          <w:sz w:val="24"/>
        </w:rPr>
        <w:t xml:space="preserve"> has led to a year-on-year decrease in people – particularly younger people – accessing the payment, as per </w:t>
      </w:r>
      <w:r w:rsidR="00B04399">
        <w:rPr>
          <w:sz w:val="24"/>
        </w:rPr>
        <w:t xml:space="preserve">DSS </w:t>
      </w:r>
      <w:r w:rsidRPr="0016361E">
        <w:rPr>
          <w:sz w:val="24"/>
        </w:rPr>
        <w:t>data</w:t>
      </w:r>
      <w:r w:rsidR="00032DDD" w:rsidRPr="0016361E">
        <w:rPr>
          <w:sz w:val="24"/>
        </w:rPr>
        <w:t>.</w:t>
      </w:r>
      <w:r w:rsidR="00032DDD" w:rsidRPr="0016361E">
        <w:rPr>
          <w:rStyle w:val="FootnoteReference"/>
          <w:sz w:val="24"/>
        </w:rPr>
        <w:footnoteReference w:id="16"/>
      </w:r>
    </w:p>
    <w:p w14:paraId="25EF8630" w14:textId="4BD5C377" w:rsidR="006B5A4D" w:rsidRPr="0016361E" w:rsidRDefault="006B5A4D" w:rsidP="0016361E">
      <w:pPr>
        <w:spacing w:after="0" w:line="276" w:lineRule="auto"/>
        <w:rPr>
          <w:sz w:val="24"/>
        </w:rPr>
      </w:pPr>
      <w:r w:rsidRPr="0016361E">
        <w:rPr>
          <w:sz w:val="24"/>
        </w:rPr>
        <w:t xml:space="preserve"> </w:t>
      </w:r>
    </w:p>
    <w:p w14:paraId="70FBAB90" w14:textId="36431154" w:rsidR="006B5A4D" w:rsidRPr="0016361E" w:rsidRDefault="006B5A4D" w:rsidP="0016361E">
      <w:pPr>
        <w:spacing w:after="0" w:line="276" w:lineRule="auto"/>
        <w:rPr>
          <w:sz w:val="24"/>
        </w:rPr>
      </w:pPr>
      <w:r w:rsidRPr="0016361E">
        <w:rPr>
          <w:sz w:val="24"/>
        </w:rPr>
        <w:t xml:space="preserve">In a 2014 parliamentary submission, PWDA recommended an immediate review of then-recent impairment tables changes and </w:t>
      </w:r>
      <w:r w:rsidR="00B04399">
        <w:rPr>
          <w:sz w:val="24"/>
        </w:rPr>
        <w:t>Program of Support</w:t>
      </w:r>
      <w:r w:rsidR="00735851" w:rsidRPr="0016361E">
        <w:rPr>
          <w:sz w:val="24"/>
        </w:rPr>
        <w:t>.</w:t>
      </w:r>
      <w:r w:rsidR="00735851" w:rsidRPr="0016361E">
        <w:rPr>
          <w:rStyle w:val="FootnoteReference"/>
          <w:sz w:val="24"/>
        </w:rPr>
        <w:footnoteReference w:id="17"/>
      </w:r>
      <w:r w:rsidRPr="0016361E">
        <w:rPr>
          <w:sz w:val="24"/>
        </w:rPr>
        <w:t xml:space="preserve"> </w:t>
      </w:r>
    </w:p>
    <w:p w14:paraId="2AA934A8" w14:textId="77777777" w:rsidR="007F4809" w:rsidRPr="0016361E" w:rsidRDefault="007F4809" w:rsidP="0016361E">
      <w:pPr>
        <w:spacing w:after="0" w:line="276" w:lineRule="auto"/>
        <w:rPr>
          <w:sz w:val="24"/>
        </w:rPr>
      </w:pPr>
    </w:p>
    <w:p w14:paraId="01F1A223" w14:textId="77777777" w:rsidR="006B5A4D" w:rsidRPr="0016361E" w:rsidRDefault="006B5A4D" w:rsidP="0016361E">
      <w:pPr>
        <w:spacing w:after="0" w:line="276" w:lineRule="auto"/>
        <w:rPr>
          <w:sz w:val="24"/>
        </w:rPr>
      </w:pPr>
      <w:r w:rsidRPr="0016361E">
        <w:rPr>
          <w:sz w:val="24"/>
        </w:rPr>
        <w:t xml:space="preserve">One story shared with PWDA shows the implications for young people. Theodore, who has been homeless and still relies on an income support payment that is half the poverty line, first applied soon after changes were implemented that made it harder for young people to access the DSP: </w:t>
      </w:r>
    </w:p>
    <w:p w14:paraId="060BF062" w14:textId="77777777" w:rsidR="00F60D4D" w:rsidRPr="0016361E" w:rsidRDefault="00F60D4D" w:rsidP="0016361E">
      <w:pPr>
        <w:spacing w:after="0" w:line="276" w:lineRule="auto"/>
        <w:rPr>
          <w:sz w:val="24"/>
        </w:rPr>
      </w:pPr>
    </w:p>
    <w:p w14:paraId="2DE5BEB4" w14:textId="3855E1CE" w:rsidR="006B5A4D" w:rsidRPr="00A651E9" w:rsidRDefault="006B5A4D" w:rsidP="0016361E">
      <w:pPr>
        <w:pStyle w:val="Quotestyle1"/>
        <w:spacing w:before="0" w:after="0" w:line="276" w:lineRule="auto"/>
        <w:rPr>
          <w:b w:val="0"/>
          <w:bCs/>
        </w:rPr>
      </w:pPr>
      <w:r w:rsidRPr="00A651E9">
        <w:rPr>
          <w:b w:val="0"/>
          <w:bCs/>
        </w:rPr>
        <w:t xml:space="preserve">I literally applied the month after they made it essentially impossible for people under 36. There was the issue that my doctor had not written in my report that I was a complete write off. – Theodore White </w:t>
      </w:r>
    </w:p>
    <w:p w14:paraId="51C46E55" w14:textId="77777777" w:rsidR="007F4809" w:rsidRPr="0016361E" w:rsidRDefault="007F4809" w:rsidP="0016361E">
      <w:pPr>
        <w:pStyle w:val="PWDAbodycopy"/>
        <w:spacing w:after="0" w:line="276" w:lineRule="auto"/>
      </w:pPr>
    </w:p>
    <w:p w14:paraId="61D1DCC0" w14:textId="56FDBDEC" w:rsidR="006B5A4D" w:rsidRPr="0016361E" w:rsidRDefault="006B5A4D" w:rsidP="0016361E">
      <w:pPr>
        <w:spacing w:after="0" w:line="276" w:lineRule="auto"/>
        <w:rPr>
          <w:sz w:val="24"/>
        </w:rPr>
      </w:pPr>
      <w:r w:rsidRPr="0016361E">
        <w:rPr>
          <w:sz w:val="24"/>
        </w:rPr>
        <w:t>As discussed elsewhere in this submission and our DSP inquiry</w:t>
      </w:r>
      <w:r w:rsidR="00B04399">
        <w:rPr>
          <w:sz w:val="24"/>
        </w:rPr>
        <w:t xml:space="preserve"> submission</w:t>
      </w:r>
      <w:r w:rsidRPr="0016361E">
        <w:rPr>
          <w:sz w:val="24"/>
        </w:rPr>
        <w:t xml:space="preserve">, there are higher rates of poverty among people with disability. </w:t>
      </w:r>
    </w:p>
    <w:p w14:paraId="0A14216D" w14:textId="77777777" w:rsidR="007F4809" w:rsidRPr="0016361E" w:rsidRDefault="007F4809" w:rsidP="0016361E">
      <w:pPr>
        <w:spacing w:after="0" w:line="276" w:lineRule="auto"/>
        <w:rPr>
          <w:sz w:val="24"/>
        </w:rPr>
      </w:pPr>
    </w:p>
    <w:p w14:paraId="4B0EAF08" w14:textId="53D8BD42" w:rsidR="006B5A4D" w:rsidRPr="0016361E" w:rsidRDefault="006B5A4D" w:rsidP="0016361E">
      <w:pPr>
        <w:spacing w:after="0" w:line="276" w:lineRule="auto"/>
        <w:rPr>
          <w:sz w:val="24"/>
        </w:rPr>
      </w:pPr>
      <w:r w:rsidRPr="0016361E">
        <w:rPr>
          <w:sz w:val="24"/>
        </w:rPr>
        <w:t xml:space="preserve">About 250,000 people who are trapped on </w:t>
      </w:r>
      <w:r w:rsidR="00BE52A7">
        <w:rPr>
          <w:sz w:val="24"/>
        </w:rPr>
        <w:t>u</w:t>
      </w:r>
      <w:r w:rsidR="00C925C6">
        <w:rPr>
          <w:sz w:val="24"/>
        </w:rPr>
        <w:t>nemployment</w:t>
      </w:r>
      <w:r w:rsidRPr="0016361E">
        <w:rPr>
          <w:sz w:val="24"/>
        </w:rPr>
        <w:t xml:space="preserve"> payments are in DES, with another 240,000 people with disability in the </w:t>
      </w:r>
      <w:proofErr w:type="spellStart"/>
      <w:r w:rsidRPr="0016361E">
        <w:rPr>
          <w:sz w:val="24"/>
        </w:rPr>
        <w:t>jobactive</w:t>
      </w:r>
      <w:proofErr w:type="spellEnd"/>
      <w:r w:rsidRPr="0016361E">
        <w:rPr>
          <w:sz w:val="24"/>
        </w:rPr>
        <w:t xml:space="preserve"> program</w:t>
      </w:r>
      <w:r w:rsidR="00331F49" w:rsidRPr="0016361E">
        <w:rPr>
          <w:sz w:val="24"/>
        </w:rPr>
        <w:t>.</w:t>
      </w:r>
      <w:r w:rsidR="00331F49" w:rsidRPr="0016361E">
        <w:rPr>
          <w:rStyle w:val="FootnoteReference"/>
          <w:sz w:val="24"/>
        </w:rPr>
        <w:footnoteReference w:id="18"/>
      </w:r>
      <w:r w:rsidR="00F37034">
        <w:rPr>
          <w:sz w:val="24"/>
        </w:rPr>
        <w:t xml:space="preserve"> The </w:t>
      </w:r>
      <w:r w:rsidR="00606887">
        <w:rPr>
          <w:sz w:val="24"/>
        </w:rPr>
        <w:t xml:space="preserve">Government itself </w:t>
      </w:r>
      <w:r w:rsidR="00BF57A1">
        <w:rPr>
          <w:sz w:val="24"/>
        </w:rPr>
        <w:t xml:space="preserve">identifies </w:t>
      </w:r>
      <w:r w:rsidR="00927DBA">
        <w:rPr>
          <w:sz w:val="24"/>
        </w:rPr>
        <w:t xml:space="preserve">us as people with </w:t>
      </w:r>
      <w:proofErr w:type="gramStart"/>
      <w:r w:rsidR="00927DBA">
        <w:rPr>
          <w:sz w:val="24"/>
        </w:rPr>
        <w:t xml:space="preserve">disability, </w:t>
      </w:r>
      <w:r w:rsidR="00BF57A1">
        <w:rPr>
          <w:sz w:val="24"/>
        </w:rPr>
        <w:t>but</w:t>
      </w:r>
      <w:proofErr w:type="gramEnd"/>
      <w:r w:rsidR="00BF57A1">
        <w:rPr>
          <w:sz w:val="24"/>
        </w:rPr>
        <w:t xml:space="preserve"> </w:t>
      </w:r>
      <w:r w:rsidR="00A02877">
        <w:rPr>
          <w:sz w:val="24"/>
        </w:rPr>
        <w:t>puts up barriers to</w:t>
      </w:r>
      <w:r w:rsidR="00A92E58">
        <w:rPr>
          <w:sz w:val="24"/>
        </w:rPr>
        <w:t xml:space="preserve"> accessing </w:t>
      </w:r>
      <w:r w:rsidR="00C06429">
        <w:rPr>
          <w:sz w:val="24"/>
        </w:rPr>
        <w:t xml:space="preserve">the DSP. </w:t>
      </w:r>
    </w:p>
    <w:p w14:paraId="27A169A6" w14:textId="77777777" w:rsidR="007F4809" w:rsidRPr="0016361E" w:rsidRDefault="007F4809" w:rsidP="0016361E">
      <w:pPr>
        <w:spacing w:after="0" w:line="276" w:lineRule="auto"/>
        <w:rPr>
          <w:sz w:val="24"/>
        </w:rPr>
      </w:pPr>
    </w:p>
    <w:p w14:paraId="0D5D945C" w14:textId="5481BADB" w:rsidR="006B5A4D" w:rsidRPr="0016361E" w:rsidRDefault="006B5A4D" w:rsidP="0016361E">
      <w:pPr>
        <w:spacing w:after="0" w:line="276" w:lineRule="auto"/>
        <w:rPr>
          <w:sz w:val="24"/>
        </w:rPr>
      </w:pPr>
      <w:r w:rsidRPr="0016361E">
        <w:rPr>
          <w:sz w:val="24"/>
        </w:rPr>
        <w:t>Nearly half a million people are being forced to participate in counterproductive activities</w:t>
      </w:r>
      <w:r w:rsidR="00982C9B" w:rsidRPr="0016361E">
        <w:rPr>
          <w:rStyle w:val="FootnoteReference"/>
          <w:sz w:val="24"/>
        </w:rPr>
        <w:footnoteReference w:id="19"/>
      </w:r>
      <w:r w:rsidRPr="0016361E">
        <w:rPr>
          <w:sz w:val="24"/>
        </w:rPr>
        <w:t xml:space="preserve"> that can further destabilise them, with the added strain of trying to survive on payments that are half the poverty line. </w:t>
      </w:r>
    </w:p>
    <w:p w14:paraId="2BDAD735" w14:textId="77777777" w:rsidR="007F4809" w:rsidRPr="0016361E" w:rsidRDefault="007F4809" w:rsidP="0016361E">
      <w:pPr>
        <w:spacing w:after="0" w:line="276" w:lineRule="auto"/>
        <w:rPr>
          <w:sz w:val="24"/>
        </w:rPr>
      </w:pPr>
    </w:p>
    <w:p w14:paraId="5A1147B7" w14:textId="057EDC82" w:rsidR="006B5A4D" w:rsidRPr="0016361E" w:rsidRDefault="006B5A4D" w:rsidP="0016361E">
      <w:pPr>
        <w:spacing w:after="0" w:line="276" w:lineRule="auto"/>
        <w:rPr>
          <w:sz w:val="24"/>
        </w:rPr>
      </w:pPr>
      <w:r w:rsidRPr="0016361E">
        <w:rPr>
          <w:sz w:val="24"/>
        </w:rPr>
        <w:t xml:space="preserve">This means people are unable to access treatment and diagnosis for financial </w:t>
      </w:r>
      <w:proofErr w:type="gramStart"/>
      <w:r w:rsidRPr="0016361E">
        <w:rPr>
          <w:sz w:val="24"/>
        </w:rPr>
        <w:t>reasons, and</w:t>
      </w:r>
      <w:proofErr w:type="gramEnd"/>
      <w:r w:rsidRPr="0016361E">
        <w:rPr>
          <w:sz w:val="24"/>
        </w:rPr>
        <w:t xml:space="preserve"> are excluded purely on the basis that they do not have the means to become fully treated and diagnosed. </w:t>
      </w:r>
    </w:p>
    <w:p w14:paraId="6EDE08F1" w14:textId="77777777" w:rsidR="007F4809" w:rsidRPr="0016361E" w:rsidRDefault="007F4809" w:rsidP="0016361E">
      <w:pPr>
        <w:spacing w:after="0" w:line="276" w:lineRule="auto"/>
        <w:rPr>
          <w:sz w:val="24"/>
        </w:rPr>
      </w:pPr>
    </w:p>
    <w:p w14:paraId="63F91D75" w14:textId="34BD3C82" w:rsidR="006B5A4D" w:rsidRPr="00A651E9" w:rsidRDefault="006B5A4D" w:rsidP="0016361E">
      <w:pPr>
        <w:pStyle w:val="Quotestyle1"/>
        <w:spacing w:before="0" w:after="0" w:line="276" w:lineRule="auto"/>
        <w:rPr>
          <w:b w:val="0"/>
          <w:bCs/>
        </w:rPr>
      </w:pPr>
      <w:r w:rsidRPr="00A651E9">
        <w:rPr>
          <w:b w:val="0"/>
          <w:bCs/>
        </w:rPr>
        <w:lastRenderedPageBreak/>
        <w:t xml:space="preserve">My condition </w:t>
      </w:r>
      <w:r w:rsidRPr="00A651E9">
        <w:rPr>
          <w:rStyle w:val="Strong"/>
          <w:u w:val="single"/>
        </w:rPr>
        <w:t>cannot</w:t>
      </w:r>
      <w:r w:rsidRPr="00A651E9">
        <w:t xml:space="preserve"> </w:t>
      </w:r>
      <w:r w:rsidRPr="00A651E9">
        <w:rPr>
          <w:b w:val="0"/>
          <w:bCs/>
        </w:rPr>
        <w:t xml:space="preserve">be fully "diagnosed, treated and stabilised" but still prevents me from being able to work more than about 8 hours a week. </w:t>
      </w:r>
      <w:r w:rsidR="00F60D4D" w:rsidRPr="00A651E9">
        <w:rPr>
          <w:b w:val="0"/>
          <w:bCs/>
        </w:rPr>
        <w:br/>
      </w:r>
      <w:r w:rsidRPr="00A651E9">
        <w:rPr>
          <w:b w:val="0"/>
          <w:bCs/>
        </w:rPr>
        <w:t xml:space="preserve">They wanted me to do graded exercise therapy and cognitive behavioural therapy which are known to be harmful / ineffective treatments for </w:t>
      </w:r>
      <w:r w:rsidR="00F60D4D" w:rsidRPr="00A651E9">
        <w:rPr>
          <w:b w:val="0"/>
          <w:bCs/>
        </w:rPr>
        <w:br/>
      </w:r>
      <w:r w:rsidRPr="00A651E9">
        <w:rPr>
          <w:b w:val="0"/>
          <w:bCs/>
        </w:rPr>
        <w:t xml:space="preserve">ME/CFS. – name withheld </w:t>
      </w:r>
    </w:p>
    <w:p w14:paraId="350A6031" w14:textId="77777777" w:rsidR="007F4809" w:rsidRPr="0016361E" w:rsidRDefault="007F4809" w:rsidP="0016361E">
      <w:pPr>
        <w:spacing w:after="0" w:line="276" w:lineRule="auto"/>
        <w:rPr>
          <w:sz w:val="24"/>
        </w:rPr>
      </w:pPr>
    </w:p>
    <w:p w14:paraId="66EBF382" w14:textId="352343CD" w:rsidR="006B5A4D" w:rsidRPr="0016361E" w:rsidRDefault="006B5A4D" w:rsidP="0016361E">
      <w:pPr>
        <w:spacing w:after="0" w:line="276" w:lineRule="auto"/>
        <w:rPr>
          <w:sz w:val="24"/>
        </w:rPr>
      </w:pPr>
      <w:r w:rsidRPr="0016361E">
        <w:rPr>
          <w:sz w:val="24"/>
        </w:rPr>
        <w:t xml:space="preserve">Many </w:t>
      </w:r>
      <w:r w:rsidR="00CE4562">
        <w:rPr>
          <w:sz w:val="24"/>
        </w:rPr>
        <w:t xml:space="preserve">conditions that people with disability have </w:t>
      </w:r>
      <w:proofErr w:type="gramStart"/>
      <w:r w:rsidRPr="0016361E">
        <w:rPr>
          <w:sz w:val="24"/>
        </w:rPr>
        <w:t>are</w:t>
      </w:r>
      <w:proofErr w:type="gramEnd"/>
      <w:r w:rsidRPr="0016361E">
        <w:rPr>
          <w:sz w:val="24"/>
        </w:rPr>
        <w:t xml:space="preserve"> inherently “unstable”, and the health and conditions people with disability have can deteriorate over time. Requiring a person to be stabilised discriminates against people with disability based on what their conditions are. </w:t>
      </w:r>
    </w:p>
    <w:p w14:paraId="7B1BDC7F" w14:textId="77777777" w:rsidR="00A108F0" w:rsidRDefault="00A108F0" w:rsidP="00A108F0">
      <w:pPr>
        <w:pStyle w:val="Heading3"/>
        <w:spacing w:after="0" w:line="276" w:lineRule="auto"/>
        <w:rPr>
          <w:sz w:val="24"/>
          <w:szCs w:val="24"/>
        </w:rPr>
      </w:pPr>
      <w:bookmarkStart w:id="17" w:name="_Toc79000361"/>
      <w:bookmarkStart w:id="18" w:name="_Toc79317409"/>
    </w:p>
    <w:p w14:paraId="04E9B28C" w14:textId="7458546F" w:rsidR="006B5A4D" w:rsidRPr="0016361E" w:rsidRDefault="00A108F0" w:rsidP="00A108F0">
      <w:pPr>
        <w:pStyle w:val="Heading3"/>
        <w:numPr>
          <w:ilvl w:val="0"/>
          <w:numId w:val="34"/>
        </w:numPr>
        <w:spacing w:after="0" w:line="276" w:lineRule="auto"/>
        <w:rPr>
          <w:sz w:val="24"/>
          <w:szCs w:val="24"/>
        </w:rPr>
      </w:pPr>
      <w:r>
        <w:rPr>
          <w:sz w:val="24"/>
          <w:szCs w:val="24"/>
        </w:rPr>
        <w:t>I</w:t>
      </w:r>
      <w:r w:rsidR="006B5A4D" w:rsidRPr="0016361E">
        <w:rPr>
          <w:sz w:val="24"/>
          <w:szCs w:val="24"/>
        </w:rPr>
        <w:t>ntroduce a new Medicare line item</w:t>
      </w:r>
      <w:bookmarkEnd w:id="17"/>
      <w:bookmarkEnd w:id="18"/>
    </w:p>
    <w:p w14:paraId="1473630E" w14:textId="2F6A0667" w:rsidR="006B5A4D" w:rsidRPr="0016361E" w:rsidRDefault="006B5A4D" w:rsidP="0016361E">
      <w:pPr>
        <w:spacing w:after="0" w:line="276" w:lineRule="auto"/>
        <w:rPr>
          <w:sz w:val="24"/>
        </w:rPr>
      </w:pPr>
      <w:r w:rsidRPr="0016361E">
        <w:rPr>
          <w:sz w:val="24"/>
        </w:rPr>
        <w:t>The decreasing number of bulk billing doctors and healthcare that is only partially subsidised</w:t>
      </w:r>
      <w:r w:rsidR="00A108F0">
        <w:rPr>
          <w:sz w:val="24"/>
        </w:rPr>
        <w:t xml:space="preserve">, </w:t>
      </w:r>
      <w:r w:rsidRPr="0016361E">
        <w:rPr>
          <w:sz w:val="24"/>
        </w:rPr>
        <w:t xml:space="preserve">presents a barrier to people with disability accessing the medical care we need. This also makes it harder to get documentation that supports a DSP application. </w:t>
      </w:r>
    </w:p>
    <w:p w14:paraId="5924D696" w14:textId="77777777" w:rsidR="007F4809" w:rsidRPr="0016361E" w:rsidRDefault="007F4809" w:rsidP="0016361E">
      <w:pPr>
        <w:spacing w:after="0" w:line="276" w:lineRule="auto"/>
        <w:rPr>
          <w:sz w:val="24"/>
        </w:rPr>
      </w:pPr>
    </w:p>
    <w:p w14:paraId="29ABBA6C" w14:textId="77777777" w:rsidR="006B5A4D" w:rsidRPr="0016361E" w:rsidRDefault="006B5A4D" w:rsidP="0016361E">
      <w:pPr>
        <w:pStyle w:val="Quotestyle1"/>
        <w:spacing w:before="0" w:after="0" w:line="276" w:lineRule="auto"/>
      </w:pPr>
      <w:r w:rsidRPr="00A651E9">
        <w:rPr>
          <w:b w:val="0"/>
          <w:bCs/>
        </w:rPr>
        <w:t xml:space="preserve">I have wanted to reapply as l have now 2 more </w:t>
      </w:r>
      <w:proofErr w:type="gramStart"/>
      <w:r w:rsidRPr="00A651E9">
        <w:rPr>
          <w:b w:val="0"/>
          <w:bCs/>
        </w:rPr>
        <w:t>conditions, but</w:t>
      </w:r>
      <w:proofErr w:type="gramEnd"/>
      <w:r w:rsidRPr="00A651E9">
        <w:rPr>
          <w:b w:val="0"/>
          <w:bCs/>
        </w:rPr>
        <w:t xml:space="preserve"> am scarred by the former experience and am thinking they will just deny me again. I</w:t>
      </w:r>
      <w:r w:rsidRPr="0016361E">
        <w:t xml:space="preserve"> </w:t>
      </w:r>
      <w:r w:rsidRPr="00A651E9">
        <w:rPr>
          <w:b w:val="0"/>
          <w:bCs/>
        </w:rPr>
        <w:t>feel l need help to do it and they make it so hard. – Liz Gehrig</w:t>
      </w:r>
    </w:p>
    <w:p w14:paraId="313CF586" w14:textId="77777777" w:rsidR="00F60D4D" w:rsidRPr="0016361E" w:rsidRDefault="00F60D4D" w:rsidP="0016361E">
      <w:pPr>
        <w:spacing w:after="0" w:line="276" w:lineRule="auto"/>
        <w:rPr>
          <w:sz w:val="24"/>
        </w:rPr>
      </w:pPr>
    </w:p>
    <w:p w14:paraId="3C1B8CC3" w14:textId="461BBD60" w:rsidR="006B5A4D" w:rsidRPr="0016361E" w:rsidRDefault="006B5A4D" w:rsidP="0016361E">
      <w:pPr>
        <w:spacing w:after="0" w:line="276" w:lineRule="auto"/>
        <w:rPr>
          <w:sz w:val="24"/>
        </w:rPr>
      </w:pPr>
      <w:r w:rsidRPr="0016361E">
        <w:rPr>
          <w:sz w:val="24"/>
        </w:rPr>
        <w:t xml:space="preserve">Doctors and patients should be provided with this support so they can spend time discussing the patient’s needs and navigate the complex documentation requirements together. </w:t>
      </w:r>
    </w:p>
    <w:p w14:paraId="0114EA37" w14:textId="77777777" w:rsidR="007F4809" w:rsidRPr="0016361E" w:rsidRDefault="007F4809" w:rsidP="0016361E">
      <w:pPr>
        <w:spacing w:after="0" w:line="276" w:lineRule="auto"/>
        <w:rPr>
          <w:sz w:val="24"/>
        </w:rPr>
      </w:pPr>
    </w:p>
    <w:p w14:paraId="07F3F247" w14:textId="1A69E72C" w:rsidR="006B5A4D" w:rsidRPr="00A651E9" w:rsidRDefault="006B5A4D" w:rsidP="0016361E">
      <w:pPr>
        <w:pStyle w:val="Quotestyle1"/>
        <w:spacing w:before="0" w:after="0" w:line="276" w:lineRule="auto"/>
        <w:rPr>
          <w:b w:val="0"/>
          <w:bCs/>
        </w:rPr>
      </w:pPr>
      <w:r w:rsidRPr="00A651E9">
        <w:rPr>
          <w:b w:val="0"/>
          <w:bCs/>
        </w:rPr>
        <w:t xml:space="preserve">It took me several attempts. It was easier when I applied [than it is now], but still difficult. I found getting as much evidence from as many people as possible was … tedious, </w:t>
      </w:r>
      <w:proofErr w:type="gramStart"/>
      <w:r w:rsidRPr="00A651E9">
        <w:rPr>
          <w:b w:val="0"/>
          <w:bCs/>
        </w:rPr>
        <w:t>long</w:t>
      </w:r>
      <w:proofErr w:type="gramEnd"/>
      <w:r w:rsidRPr="00A651E9">
        <w:rPr>
          <w:b w:val="0"/>
          <w:bCs/>
        </w:rPr>
        <w:t xml:space="preserve"> and expensive to do. – name withheld</w:t>
      </w:r>
    </w:p>
    <w:p w14:paraId="6BD63662" w14:textId="77777777" w:rsidR="007F4809" w:rsidRPr="0016361E" w:rsidRDefault="007F4809" w:rsidP="0016361E">
      <w:pPr>
        <w:pStyle w:val="PWDAbodycopy"/>
        <w:spacing w:after="0" w:line="276" w:lineRule="auto"/>
      </w:pPr>
    </w:p>
    <w:p w14:paraId="34A254AD" w14:textId="13F14A2C" w:rsidR="006B5A4D" w:rsidRPr="0016361E" w:rsidRDefault="006B5A4D" w:rsidP="0016361E">
      <w:pPr>
        <w:spacing w:after="0" w:line="276" w:lineRule="auto"/>
        <w:rPr>
          <w:sz w:val="24"/>
        </w:rPr>
      </w:pPr>
      <w:r w:rsidRPr="0016361E">
        <w:rPr>
          <w:sz w:val="24"/>
        </w:rPr>
        <w:t xml:space="preserve">The Government should introduce a Medicare line item that ensures doctors have adequate time to work through the DSP application with their patient. This new line item should be fully bulk billed to avoid excluding people who cannot afford to pay any upfront costs.  </w:t>
      </w:r>
    </w:p>
    <w:p w14:paraId="2AB73FE5" w14:textId="77777777" w:rsidR="007F4809" w:rsidRPr="0016361E" w:rsidRDefault="007F4809" w:rsidP="0016361E">
      <w:pPr>
        <w:spacing w:after="0" w:line="276" w:lineRule="auto"/>
        <w:rPr>
          <w:sz w:val="24"/>
        </w:rPr>
      </w:pPr>
    </w:p>
    <w:p w14:paraId="5297443E" w14:textId="7749E9D2" w:rsidR="006B5A4D" w:rsidRPr="0016361E" w:rsidRDefault="00F6613B" w:rsidP="00A108F0">
      <w:pPr>
        <w:pStyle w:val="Heading3"/>
        <w:numPr>
          <w:ilvl w:val="0"/>
          <w:numId w:val="34"/>
        </w:numPr>
        <w:spacing w:after="0" w:line="276" w:lineRule="auto"/>
        <w:rPr>
          <w:sz w:val="24"/>
          <w:szCs w:val="24"/>
        </w:rPr>
      </w:pPr>
      <w:bookmarkStart w:id="19" w:name="_Toc79000362"/>
      <w:bookmarkStart w:id="20" w:name="_Toc79317410"/>
      <w:r>
        <w:rPr>
          <w:sz w:val="24"/>
          <w:szCs w:val="24"/>
        </w:rPr>
        <w:t>Provide a</w:t>
      </w:r>
      <w:r w:rsidR="006B5A4D" w:rsidRPr="0016361E">
        <w:rPr>
          <w:sz w:val="24"/>
          <w:szCs w:val="24"/>
        </w:rPr>
        <w:t>dditional support for treating professionals</w:t>
      </w:r>
      <w:bookmarkEnd w:id="19"/>
      <w:bookmarkEnd w:id="20"/>
      <w:r w:rsidR="006B5A4D" w:rsidRPr="0016361E">
        <w:rPr>
          <w:sz w:val="24"/>
          <w:szCs w:val="24"/>
        </w:rPr>
        <w:t xml:space="preserve"> </w:t>
      </w:r>
    </w:p>
    <w:p w14:paraId="1021DEBC" w14:textId="531AF9B9" w:rsidR="006B5A4D" w:rsidRPr="0016361E" w:rsidRDefault="006B5A4D" w:rsidP="0016361E">
      <w:pPr>
        <w:spacing w:after="0" w:line="276" w:lineRule="auto"/>
        <w:rPr>
          <w:sz w:val="24"/>
        </w:rPr>
      </w:pPr>
      <w:r w:rsidRPr="0016361E">
        <w:rPr>
          <w:sz w:val="24"/>
        </w:rPr>
        <w:t xml:space="preserve">Provide financial and other support to doctors to have adequate time and capacity to help people with disability to understand and fulfil the requirements of impairment tables. </w:t>
      </w:r>
    </w:p>
    <w:p w14:paraId="4CEB1DA0" w14:textId="77777777" w:rsidR="007F4809" w:rsidRPr="0016361E" w:rsidRDefault="007F4809" w:rsidP="0016361E">
      <w:pPr>
        <w:spacing w:after="0" w:line="276" w:lineRule="auto"/>
        <w:rPr>
          <w:sz w:val="24"/>
        </w:rPr>
      </w:pPr>
    </w:p>
    <w:p w14:paraId="7E6A8E76" w14:textId="5CCBFE4E" w:rsidR="006B5A4D" w:rsidRPr="00A651E9" w:rsidRDefault="006B5A4D" w:rsidP="0016361E">
      <w:pPr>
        <w:pStyle w:val="Quotestyle1"/>
        <w:spacing w:before="0" w:after="0" w:line="276" w:lineRule="auto"/>
        <w:rPr>
          <w:b w:val="0"/>
          <w:bCs/>
        </w:rPr>
      </w:pPr>
      <w:r w:rsidRPr="00A651E9">
        <w:rPr>
          <w:b w:val="0"/>
          <w:bCs/>
        </w:rPr>
        <w:t xml:space="preserve">It was rejected at the first step because my GP and I did not understand the 'nuances'. I provided plenty of medical evidence, but it was not the 'right' kind of evidence. My conditions do not neatly fit onto a </w:t>
      </w:r>
      <w:proofErr w:type="spellStart"/>
      <w:r w:rsidRPr="00A651E9">
        <w:rPr>
          <w:b w:val="0"/>
          <w:bCs/>
        </w:rPr>
        <w:t>centrelink</w:t>
      </w:r>
      <w:proofErr w:type="spellEnd"/>
      <w:r w:rsidRPr="00A651E9">
        <w:rPr>
          <w:b w:val="0"/>
          <w:bCs/>
        </w:rPr>
        <w:t xml:space="preserve"> form, so my GP asked them to contact her, they didn't. – name withheld</w:t>
      </w:r>
    </w:p>
    <w:p w14:paraId="18E7DEA4" w14:textId="77777777" w:rsidR="007F4809" w:rsidRPr="0016361E" w:rsidRDefault="007F4809" w:rsidP="0016361E">
      <w:pPr>
        <w:pStyle w:val="PWDAbodycopy"/>
        <w:spacing w:after="0" w:line="276" w:lineRule="auto"/>
      </w:pPr>
    </w:p>
    <w:p w14:paraId="58E83F99" w14:textId="1254E710" w:rsidR="006B5A4D" w:rsidRPr="0016361E" w:rsidRDefault="006B5A4D" w:rsidP="0016361E">
      <w:pPr>
        <w:spacing w:after="0" w:line="276" w:lineRule="auto"/>
        <w:rPr>
          <w:sz w:val="24"/>
        </w:rPr>
      </w:pPr>
      <w:r w:rsidRPr="0016361E">
        <w:rPr>
          <w:sz w:val="24"/>
        </w:rPr>
        <w:t xml:space="preserve">The impairment tables can't be applied consistently or equitably while there remain major differences and gaps in understanding among doctors about how the impairment tables affect people's DSP application. </w:t>
      </w:r>
    </w:p>
    <w:p w14:paraId="5E310E1A" w14:textId="77777777" w:rsidR="007F4809" w:rsidRPr="0016361E" w:rsidRDefault="007F4809" w:rsidP="0016361E">
      <w:pPr>
        <w:spacing w:after="0" w:line="276" w:lineRule="auto"/>
        <w:rPr>
          <w:sz w:val="24"/>
        </w:rPr>
      </w:pPr>
    </w:p>
    <w:p w14:paraId="60DCBECD" w14:textId="1590917E" w:rsidR="006B5A4D" w:rsidRPr="00A651E9" w:rsidRDefault="006B5A4D" w:rsidP="0016361E">
      <w:pPr>
        <w:pStyle w:val="Quotestyle1"/>
        <w:spacing w:before="0" w:after="0" w:line="276" w:lineRule="auto"/>
        <w:rPr>
          <w:b w:val="0"/>
          <w:bCs/>
        </w:rPr>
      </w:pPr>
      <w:r w:rsidRPr="00A651E9">
        <w:rPr>
          <w:b w:val="0"/>
          <w:bCs/>
        </w:rPr>
        <w:t xml:space="preserve">My current doctor supports me getting a pension but said, she doesn't like my chances as I can walk and talk my disabilities are not in the </w:t>
      </w:r>
      <w:proofErr w:type="gramStart"/>
      <w:r w:rsidRPr="00A651E9">
        <w:rPr>
          <w:b w:val="0"/>
          <w:bCs/>
        </w:rPr>
        <w:t>20 point</w:t>
      </w:r>
      <w:proofErr w:type="gramEnd"/>
      <w:r w:rsidRPr="00A651E9">
        <w:rPr>
          <w:b w:val="0"/>
          <w:bCs/>
        </w:rPr>
        <w:t xml:space="preserve"> assessment or too hard to prove. – name </w:t>
      </w:r>
      <w:r w:rsidR="00F60D4D" w:rsidRPr="00A651E9">
        <w:rPr>
          <w:b w:val="0"/>
          <w:bCs/>
        </w:rPr>
        <w:t>withheld</w:t>
      </w:r>
    </w:p>
    <w:p w14:paraId="0DB9BCA8" w14:textId="77777777" w:rsidR="007F4809" w:rsidRPr="0016361E" w:rsidRDefault="007F4809" w:rsidP="0016361E">
      <w:pPr>
        <w:pStyle w:val="PWDAbodycopy"/>
        <w:spacing w:after="0" w:line="276" w:lineRule="auto"/>
      </w:pPr>
    </w:p>
    <w:p w14:paraId="0F909FBC" w14:textId="29872B9C" w:rsidR="006B5A4D" w:rsidRPr="0016361E" w:rsidRDefault="006B5A4D" w:rsidP="0016361E">
      <w:pPr>
        <w:spacing w:after="0" w:line="276" w:lineRule="auto"/>
        <w:rPr>
          <w:sz w:val="24"/>
        </w:rPr>
      </w:pPr>
      <w:r w:rsidRPr="0016361E">
        <w:rPr>
          <w:sz w:val="24"/>
        </w:rPr>
        <w:t xml:space="preserve">The Government should equip doctors to understand how their decisions and inputs to an application for the DSP will affect their patient. </w:t>
      </w:r>
    </w:p>
    <w:p w14:paraId="41A0CA73" w14:textId="77777777" w:rsidR="007F4809" w:rsidRPr="0016361E" w:rsidRDefault="007F4809" w:rsidP="0016361E">
      <w:pPr>
        <w:spacing w:after="0" w:line="276" w:lineRule="auto"/>
        <w:rPr>
          <w:sz w:val="24"/>
        </w:rPr>
      </w:pPr>
    </w:p>
    <w:p w14:paraId="3A4C99EF" w14:textId="025474BC" w:rsidR="006B5A4D" w:rsidRPr="0016361E" w:rsidRDefault="006B5A4D" w:rsidP="0016361E">
      <w:pPr>
        <w:spacing w:after="0" w:line="276" w:lineRule="auto"/>
        <w:rPr>
          <w:sz w:val="24"/>
        </w:rPr>
      </w:pPr>
      <w:r w:rsidRPr="0016361E">
        <w:rPr>
          <w:sz w:val="24"/>
        </w:rPr>
        <w:t>In responses to our survey</w:t>
      </w:r>
      <w:r w:rsidR="00A108F0">
        <w:rPr>
          <w:sz w:val="24"/>
        </w:rPr>
        <w:t xml:space="preserve"> for this submission</w:t>
      </w:r>
      <w:r w:rsidRPr="0016361E">
        <w:rPr>
          <w:sz w:val="24"/>
        </w:rPr>
        <w:t xml:space="preserve">, some people attributed the success of their DSP application to having a doctor who thoroughly understood the process and documentation required. This should not be left to chance. </w:t>
      </w:r>
    </w:p>
    <w:p w14:paraId="2E60E96A" w14:textId="77777777" w:rsidR="00CC29E3" w:rsidRPr="0016361E" w:rsidRDefault="00CC29E3" w:rsidP="0016361E">
      <w:pPr>
        <w:spacing w:after="0" w:line="276" w:lineRule="auto"/>
        <w:rPr>
          <w:sz w:val="24"/>
        </w:rPr>
      </w:pPr>
    </w:p>
    <w:p w14:paraId="27BA26DD" w14:textId="50838241" w:rsidR="006B5A4D" w:rsidRPr="00A651E9" w:rsidRDefault="006B5A4D" w:rsidP="0016361E">
      <w:pPr>
        <w:pStyle w:val="Quotestyle1"/>
        <w:spacing w:before="0" w:after="0" w:line="276" w:lineRule="auto"/>
        <w:rPr>
          <w:b w:val="0"/>
          <w:bCs/>
        </w:rPr>
      </w:pPr>
      <w:r w:rsidRPr="00A651E9">
        <w:rPr>
          <w:b w:val="0"/>
          <w:bCs/>
        </w:rPr>
        <w:t xml:space="preserve">I had a very proactive and determined GP with extensive experience with mental health and disadvantage/homelessness. He was my “golden ticket”. One of my psychiatrists paid more attention to my history. – Melanie </w:t>
      </w:r>
    </w:p>
    <w:p w14:paraId="6028E7B4" w14:textId="77777777" w:rsidR="007F4809" w:rsidRPr="0016361E" w:rsidRDefault="007F4809" w:rsidP="0016361E">
      <w:pPr>
        <w:pStyle w:val="PWDAbodycopy"/>
        <w:spacing w:after="0" w:line="276" w:lineRule="auto"/>
      </w:pPr>
    </w:p>
    <w:p w14:paraId="2B71B93D" w14:textId="665DD2C4" w:rsidR="006B5A4D" w:rsidRPr="0016361E" w:rsidRDefault="006B5A4D" w:rsidP="0016361E">
      <w:pPr>
        <w:spacing w:after="0" w:line="276" w:lineRule="auto"/>
        <w:rPr>
          <w:sz w:val="24"/>
        </w:rPr>
      </w:pPr>
      <w:r w:rsidRPr="0016361E">
        <w:rPr>
          <w:sz w:val="24"/>
        </w:rPr>
        <w:t xml:space="preserve">Doctors should be resourced with training, clear and simple </w:t>
      </w:r>
      <w:r w:rsidR="00A108F0" w:rsidRPr="0016361E">
        <w:rPr>
          <w:sz w:val="24"/>
        </w:rPr>
        <w:t>guidelines,</w:t>
      </w:r>
      <w:r w:rsidRPr="0016361E">
        <w:rPr>
          <w:sz w:val="24"/>
        </w:rPr>
        <w:t xml:space="preserve"> and materials, and be adequately equipped to assist people with disability who need income support. </w:t>
      </w:r>
    </w:p>
    <w:p w14:paraId="71C07E7A" w14:textId="77777777" w:rsidR="007F4809" w:rsidRPr="0016361E" w:rsidRDefault="007F4809" w:rsidP="0016361E">
      <w:pPr>
        <w:spacing w:after="0" w:line="276" w:lineRule="auto"/>
        <w:rPr>
          <w:sz w:val="24"/>
        </w:rPr>
      </w:pPr>
    </w:p>
    <w:p w14:paraId="44DC218A" w14:textId="77777777" w:rsidR="006B5A4D" w:rsidRPr="0016361E" w:rsidRDefault="006B5A4D" w:rsidP="00A108F0">
      <w:pPr>
        <w:pStyle w:val="Heading3"/>
        <w:numPr>
          <w:ilvl w:val="0"/>
          <w:numId w:val="34"/>
        </w:numPr>
        <w:spacing w:after="0" w:line="276" w:lineRule="auto"/>
        <w:rPr>
          <w:sz w:val="24"/>
          <w:szCs w:val="24"/>
        </w:rPr>
      </w:pPr>
      <w:bookmarkStart w:id="21" w:name="_Toc79000363"/>
      <w:bookmarkStart w:id="22" w:name="_Toc79317411"/>
      <w:r w:rsidRPr="0016361E">
        <w:rPr>
          <w:sz w:val="24"/>
          <w:szCs w:val="24"/>
        </w:rPr>
        <w:t>Allow for further revision of the tables before the next sunset clause</w:t>
      </w:r>
      <w:bookmarkEnd w:id="21"/>
      <w:bookmarkEnd w:id="22"/>
      <w:r w:rsidRPr="0016361E">
        <w:rPr>
          <w:sz w:val="24"/>
          <w:szCs w:val="24"/>
        </w:rPr>
        <w:t xml:space="preserve"> </w:t>
      </w:r>
    </w:p>
    <w:p w14:paraId="2749375A" w14:textId="2C1B6F8D" w:rsidR="006B5A4D" w:rsidRPr="0016361E" w:rsidRDefault="006B5A4D" w:rsidP="0016361E">
      <w:pPr>
        <w:spacing w:after="0" w:line="276" w:lineRule="auto"/>
        <w:rPr>
          <w:sz w:val="24"/>
        </w:rPr>
      </w:pPr>
      <w:r w:rsidRPr="0016361E">
        <w:rPr>
          <w:sz w:val="24"/>
        </w:rPr>
        <w:t xml:space="preserve">It was unreasonable to allow this review to coincide with the </w:t>
      </w:r>
      <w:r w:rsidR="00A108F0">
        <w:rPr>
          <w:sz w:val="24"/>
        </w:rPr>
        <w:t>S</w:t>
      </w:r>
      <w:r w:rsidRPr="0016361E">
        <w:rPr>
          <w:sz w:val="24"/>
        </w:rPr>
        <w:t xml:space="preserve">enate </w:t>
      </w:r>
      <w:r w:rsidR="00A108F0">
        <w:rPr>
          <w:sz w:val="24"/>
        </w:rPr>
        <w:t>i</w:t>
      </w:r>
      <w:r w:rsidRPr="0016361E">
        <w:rPr>
          <w:sz w:val="24"/>
        </w:rPr>
        <w:t xml:space="preserve">nquiry into the purpose, </w:t>
      </w:r>
      <w:proofErr w:type="gramStart"/>
      <w:r w:rsidRPr="0016361E">
        <w:rPr>
          <w:sz w:val="24"/>
        </w:rPr>
        <w:t>intent</w:t>
      </w:r>
      <w:proofErr w:type="gramEnd"/>
      <w:r w:rsidRPr="0016361E">
        <w:rPr>
          <w:sz w:val="24"/>
        </w:rPr>
        <w:t xml:space="preserve"> and adequacy of the Disability Support Pension. This has limited</w:t>
      </w:r>
      <w:r w:rsidR="00A108F0">
        <w:rPr>
          <w:sz w:val="24"/>
        </w:rPr>
        <w:t xml:space="preserve"> the capacity of people with disability, our representative organisations such as PWDA, and advocates for change, </w:t>
      </w:r>
      <w:r w:rsidRPr="0016361E">
        <w:rPr>
          <w:sz w:val="24"/>
        </w:rPr>
        <w:t>to develop comprehensive recommendations about how the impairment tables should be improved.</w:t>
      </w:r>
    </w:p>
    <w:p w14:paraId="660E0D94" w14:textId="77777777" w:rsidR="007F4809" w:rsidRPr="0016361E" w:rsidRDefault="007F4809" w:rsidP="0016361E">
      <w:pPr>
        <w:spacing w:after="0" w:line="276" w:lineRule="auto"/>
        <w:rPr>
          <w:sz w:val="24"/>
        </w:rPr>
      </w:pPr>
    </w:p>
    <w:p w14:paraId="3EDD3B5B" w14:textId="0635FD1F" w:rsidR="006B5A4D" w:rsidRPr="0016361E" w:rsidRDefault="006B5A4D" w:rsidP="0016361E">
      <w:pPr>
        <w:spacing w:after="0" w:line="276" w:lineRule="auto"/>
        <w:rPr>
          <w:sz w:val="24"/>
        </w:rPr>
      </w:pPr>
      <w:r w:rsidRPr="0016361E">
        <w:rPr>
          <w:sz w:val="24"/>
        </w:rPr>
        <w:t xml:space="preserve">Even without </w:t>
      </w:r>
      <w:r w:rsidR="00A108F0">
        <w:rPr>
          <w:sz w:val="24"/>
        </w:rPr>
        <w:t>the concurrent Senate inquiry</w:t>
      </w:r>
      <w:r w:rsidRPr="0016361E">
        <w:rPr>
          <w:sz w:val="24"/>
        </w:rPr>
        <w:t xml:space="preserve">, the review timeframe is too short. There has not been enough time to allow for proper, widespread consultation with groups and people affected by the operation of the tables. </w:t>
      </w:r>
      <w:r w:rsidR="00A108F0">
        <w:rPr>
          <w:sz w:val="24"/>
        </w:rPr>
        <w:t>The survey PWDA did of our membership for this submission only touched the surface.</w:t>
      </w:r>
    </w:p>
    <w:p w14:paraId="630F0C5A" w14:textId="77777777" w:rsidR="007F4809" w:rsidRPr="0016361E" w:rsidRDefault="007F4809" w:rsidP="0016361E">
      <w:pPr>
        <w:spacing w:after="0" w:line="276" w:lineRule="auto"/>
        <w:rPr>
          <w:sz w:val="24"/>
        </w:rPr>
      </w:pPr>
    </w:p>
    <w:p w14:paraId="00FF1361" w14:textId="603C3526" w:rsidR="007F4809" w:rsidRPr="0016361E" w:rsidRDefault="006B5A4D" w:rsidP="0016361E">
      <w:pPr>
        <w:spacing w:after="0" w:line="276" w:lineRule="auto"/>
        <w:rPr>
          <w:sz w:val="24"/>
        </w:rPr>
      </w:pPr>
      <w:r w:rsidRPr="0016361E">
        <w:rPr>
          <w:sz w:val="24"/>
        </w:rPr>
        <w:t>People with disability have been included in consultations as an afterthought, and only after pressure from advocacy groups. These are the most important voices in any discussion of the policies that affect our access to support.</w:t>
      </w:r>
    </w:p>
    <w:p w14:paraId="483AECB9" w14:textId="0431AE79" w:rsidR="006B5A4D" w:rsidRPr="0016361E" w:rsidRDefault="006B5A4D" w:rsidP="0016361E">
      <w:pPr>
        <w:spacing w:after="0" w:line="276" w:lineRule="auto"/>
        <w:rPr>
          <w:sz w:val="24"/>
        </w:rPr>
      </w:pPr>
      <w:r w:rsidRPr="0016361E">
        <w:rPr>
          <w:sz w:val="24"/>
        </w:rPr>
        <w:t xml:space="preserve"> </w:t>
      </w:r>
    </w:p>
    <w:p w14:paraId="179846CF" w14:textId="54972549" w:rsidR="006B5A4D" w:rsidRPr="0016361E" w:rsidRDefault="006B5A4D" w:rsidP="0016361E">
      <w:pPr>
        <w:spacing w:after="0" w:line="276" w:lineRule="auto"/>
        <w:rPr>
          <w:sz w:val="24"/>
        </w:rPr>
      </w:pPr>
      <w:r w:rsidRPr="0016361E">
        <w:rPr>
          <w:sz w:val="24"/>
        </w:rPr>
        <w:lastRenderedPageBreak/>
        <w:t xml:space="preserve">Findings of the concurrent DSP inquiry will have great significance for the impairment tables policy. It will assess the consequences of the 2011 changes in the context of other reviews and changes made to the DSP in the past decade. </w:t>
      </w:r>
    </w:p>
    <w:p w14:paraId="457E5270" w14:textId="77777777" w:rsidR="007F4809" w:rsidRPr="0016361E" w:rsidRDefault="007F4809" w:rsidP="0016361E">
      <w:pPr>
        <w:spacing w:after="0" w:line="276" w:lineRule="auto"/>
        <w:rPr>
          <w:sz w:val="24"/>
        </w:rPr>
      </w:pPr>
    </w:p>
    <w:p w14:paraId="47E11F42" w14:textId="1A2D6DBA" w:rsidR="006B5A4D" w:rsidRPr="0016361E" w:rsidRDefault="006B5A4D" w:rsidP="0016361E">
      <w:pPr>
        <w:spacing w:after="0" w:line="276" w:lineRule="auto"/>
        <w:rPr>
          <w:sz w:val="24"/>
        </w:rPr>
      </w:pPr>
      <w:r w:rsidRPr="0016361E">
        <w:rPr>
          <w:sz w:val="24"/>
        </w:rPr>
        <w:t>PWDA endorses Anglicare’s position that the Government should extend the current legislative instrument by another year for proper consultation to take place and so that relevant findings from the DSP inquiry, which is due to report in November 2021 can be implemented.</w:t>
      </w:r>
    </w:p>
    <w:p w14:paraId="5BD746A5" w14:textId="77777777" w:rsidR="007F4809" w:rsidRPr="0016361E" w:rsidRDefault="007F4809" w:rsidP="0016361E">
      <w:pPr>
        <w:spacing w:after="0" w:line="276" w:lineRule="auto"/>
        <w:rPr>
          <w:sz w:val="24"/>
        </w:rPr>
      </w:pPr>
    </w:p>
    <w:p w14:paraId="2278F953" w14:textId="04E1B4D3" w:rsidR="006B5A4D" w:rsidRPr="0016361E" w:rsidRDefault="006B5A4D" w:rsidP="0016361E">
      <w:pPr>
        <w:spacing w:after="0" w:line="276" w:lineRule="auto"/>
        <w:rPr>
          <w:sz w:val="24"/>
        </w:rPr>
      </w:pPr>
      <w:r w:rsidRPr="0016361E">
        <w:rPr>
          <w:sz w:val="24"/>
        </w:rPr>
        <w:t>This time should also be used for more meaningful consultation with people who have been excluded from the DSP by the current operation of the impairment tables, whose views have thus far largely been</w:t>
      </w:r>
      <w:r w:rsidR="00A108F0">
        <w:rPr>
          <w:sz w:val="24"/>
        </w:rPr>
        <w:t xml:space="preserve"> regrettably</w:t>
      </w:r>
      <w:r w:rsidRPr="0016361E">
        <w:rPr>
          <w:sz w:val="24"/>
        </w:rPr>
        <w:t xml:space="preserve"> neglected in the </w:t>
      </w:r>
      <w:r w:rsidR="00A108F0">
        <w:rPr>
          <w:sz w:val="24"/>
        </w:rPr>
        <w:t>D</w:t>
      </w:r>
      <w:r w:rsidRPr="0016361E">
        <w:rPr>
          <w:sz w:val="24"/>
        </w:rPr>
        <w:t xml:space="preserve">epartment’s </w:t>
      </w:r>
      <w:r w:rsidR="00A108F0">
        <w:rPr>
          <w:sz w:val="24"/>
        </w:rPr>
        <w:t>approach to this review.</w:t>
      </w:r>
    </w:p>
    <w:p w14:paraId="51E3D57B" w14:textId="77777777" w:rsidR="007F4809" w:rsidRPr="0016361E" w:rsidRDefault="007F4809" w:rsidP="0016361E">
      <w:pPr>
        <w:spacing w:after="0" w:line="276" w:lineRule="auto"/>
        <w:rPr>
          <w:sz w:val="24"/>
        </w:rPr>
      </w:pPr>
    </w:p>
    <w:p w14:paraId="4F813A02" w14:textId="1175E857" w:rsidR="009E00A3" w:rsidRPr="0016361E" w:rsidRDefault="00386716" w:rsidP="0016361E">
      <w:pPr>
        <w:spacing w:after="0" w:line="276" w:lineRule="auto"/>
        <w:rPr>
          <w:sz w:val="24"/>
        </w:rPr>
      </w:pPr>
      <w:r w:rsidRPr="0016361E">
        <w:rPr>
          <w:sz w:val="24"/>
        </w:rPr>
        <w:t xml:space="preserve">When introducing amendments to move </w:t>
      </w:r>
      <w:r w:rsidR="00A108F0">
        <w:rPr>
          <w:sz w:val="24"/>
        </w:rPr>
        <w:t>impairment tables</w:t>
      </w:r>
      <w:r w:rsidR="001402CB" w:rsidRPr="0016361E">
        <w:rPr>
          <w:sz w:val="24"/>
        </w:rPr>
        <w:t xml:space="preserve"> </w:t>
      </w:r>
      <w:r w:rsidRPr="0016361E">
        <w:rPr>
          <w:sz w:val="24"/>
        </w:rPr>
        <w:t xml:space="preserve">out of </w:t>
      </w:r>
      <w:r w:rsidR="000815E6" w:rsidRPr="0016361E">
        <w:rPr>
          <w:sz w:val="24"/>
        </w:rPr>
        <w:t>the Social Security Act and into regulation</w:t>
      </w:r>
      <w:r w:rsidR="00A108F0">
        <w:rPr>
          <w:sz w:val="24"/>
        </w:rPr>
        <w:t xml:space="preserve"> a decade ago</w:t>
      </w:r>
      <w:r w:rsidR="000815E6" w:rsidRPr="0016361E">
        <w:rPr>
          <w:sz w:val="24"/>
        </w:rPr>
        <w:t xml:space="preserve">, the Government argued </w:t>
      </w:r>
      <w:r w:rsidR="00D60337" w:rsidRPr="0016361E">
        <w:rPr>
          <w:sz w:val="24"/>
        </w:rPr>
        <w:t xml:space="preserve">this would </w:t>
      </w:r>
      <w:r w:rsidR="009E00A3" w:rsidRPr="0016361E">
        <w:rPr>
          <w:sz w:val="24"/>
        </w:rPr>
        <w:t>‘enable the Impairment Tables to be updated regularly in response to developments in medical or rehabilitation practice’.</w:t>
      </w:r>
      <w:r w:rsidR="001402CB" w:rsidRPr="0016361E">
        <w:rPr>
          <w:rStyle w:val="FootnoteReference"/>
          <w:sz w:val="24"/>
        </w:rPr>
        <w:footnoteReference w:id="20"/>
      </w:r>
      <w:r w:rsidR="000815E6" w:rsidRPr="0016361E">
        <w:rPr>
          <w:sz w:val="24"/>
        </w:rPr>
        <w:t xml:space="preserve"> </w:t>
      </w:r>
    </w:p>
    <w:p w14:paraId="08867396" w14:textId="77777777" w:rsidR="009E00A3" w:rsidRPr="0016361E" w:rsidRDefault="009E00A3" w:rsidP="0016361E">
      <w:pPr>
        <w:spacing w:after="0" w:line="276" w:lineRule="auto"/>
        <w:rPr>
          <w:sz w:val="24"/>
        </w:rPr>
      </w:pPr>
    </w:p>
    <w:p w14:paraId="2BBEE63E" w14:textId="4364AE7B" w:rsidR="00D60337" w:rsidRPr="0016361E" w:rsidRDefault="00705375" w:rsidP="0016361E">
      <w:pPr>
        <w:spacing w:after="0" w:line="276" w:lineRule="auto"/>
        <w:rPr>
          <w:sz w:val="24"/>
        </w:rPr>
      </w:pPr>
      <w:r w:rsidRPr="0016361E">
        <w:rPr>
          <w:sz w:val="24"/>
        </w:rPr>
        <w:t xml:space="preserve">Ten years </w:t>
      </w:r>
      <w:r w:rsidR="00252BF5" w:rsidRPr="0016361E">
        <w:rPr>
          <w:sz w:val="24"/>
        </w:rPr>
        <w:t>on</w:t>
      </w:r>
      <w:r w:rsidR="00427A73" w:rsidRPr="0016361E">
        <w:rPr>
          <w:sz w:val="24"/>
        </w:rPr>
        <w:t xml:space="preserve"> </w:t>
      </w:r>
      <w:r w:rsidR="00BC1A19" w:rsidRPr="0016361E">
        <w:rPr>
          <w:sz w:val="24"/>
        </w:rPr>
        <w:t>and not one improvement has been made</w:t>
      </w:r>
      <w:r w:rsidR="00252BF5" w:rsidRPr="0016361E">
        <w:rPr>
          <w:sz w:val="24"/>
        </w:rPr>
        <w:t xml:space="preserve">. </w:t>
      </w:r>
    </w:p>
    <w:p w14:paraId="1BB607E9" w14:textId="77777777" w:rsidR="00D60337" w:rsidRPr="0016361E" w:rsidRDefault="00D60337" w:rsidP="0016361E">
      <w:pPr>
        <w:spacing w:after="0" w:line="276" w:lineRule="auto"/>
        <w:rPr>
          <w:sz w:val="24"/>
        </w:rPr>
      </w:pPr>
    </w:p>
    <w:p w14:paraId="0642C07E" w14:textId="7DCC577D" w:rsidR="007317FE" w:rsidRPr="0016361E" w:rsidRDefault="006B5A4D" w:rsidP="0016361E">
      <w:pPr>
        <w:spacing w:after="0" w:line="276" w:lineRule="auto"/>
        <w:rPr>
          <w:sz w:val="24"/>
        </w:rPr>
      </w:pPr>
      <w:r w:rsidRPr="0016361E">
        <w:rPr>
          <w:sz w:val="24"/>
        </w:rPr>
        <w:t xml:space="preserve">Regardless of the outcome of this </w:t>
      </w:r>
      <w:r w:rsidR="00BC1A19" w:rsidRPr="0016361E">
        <w:rPr>
          <w:sz w:val="24"/>
        </w:rPr>
        <w:t>process</w:t>
      </w:r>
      <w:r w:rsidRPr="0016361E">
        <w:rPr>
          <w:sz w:val="24"/>
        </w:rPr>
        <w:t>, the Government should not allow another ten years to pass before the next review of the tables.</w:t>
      </w:r>
    </w:p>
    <w:p w14:paraId="2505AD85" w14:textId="49DF53E6" w:rsidR="007F4809" w:rsidRPr="00EA2433" w:rsidRDefault="007F4809" w:rsidP="006B5A4D">
      <w:pPr>
        <w:spacing w:after="0" w:line="276" w:lineRule="auto"/>
        <w:sectPr w:rsidR="007F4809" w:rsidRPr="00EA2433" w:rsidSect="008E2BF3">
          <w:pgSz w:w="11906" w:h="16838" w:code="9"/>
          <w:pgMar w:top="1701" w:right="1134" w:bottom="1928" w:left="1134" w:header="284" w:footer="510" w:gutter="0"/>
          <w:cols w:space="708"/>
          <w:docGrid w:linePitch="360"/>
        </w:sectPr>
      </w:pPr>
    </w:p>
    <w:p w14:paraId="65DE808F" w14:textId="77777777" w:rsidR="00751197" w:rsidRPr="008646B6" w:rsidRDefault="00751197" w:rsidP="00751197">
      <w:pPr>
        <w:autoSpaceDE w:val="0"/>
        <w:autoSpaceDN w:val="0"/>
        <w:adjustRightInd w:val="0"/>
        <w:spacing w:after="0" w:line="240" w:lineRule="auto"/>
        <w:rPr>
          <w:rFonts w:cstheme="minorHAnsi"/>
          <w:color w:val="000000"/>
          <w:sz w:val="20"/>
          <w:szCs w:val="20"/>
        </w:rPr>
      </w:pPr>
      <w:r w:rsidRPr="008646B6">
        <w:rPr>
          <w:rFonts w:cstheme="minorHAnsi"/>
          <w:color w:val="000000"/>
          <w:sz w:val="20"/>
          <w:szCs w:val="20"/>
        </w:rPr>
        <w:lastRenderedPageBreak/>
        <w:t xml:space="preserve">For individual advocacy support contact the </w:t>
      </w:r>
      <w:proofErr w:type="spellStart"/>
      <w:r w:rsidRPr="008646B6">
        <w:rPr>
          <w:rFonts w:cstheme="minorHAnsi"/>
          <w:b/>
          <w:bCs/>
          <w:color w:val="000000"/>
          <w:sz w:val="20"/>
          <w:szCs w:val="20"/>
        </w:rPr>
        <w:t>Wayfinder</w:t>
      </w:r>
      <w:proofErr w:type="spellEnd"/>
      <w:r w:rsidRPr="008646B6">
        <w:rPr>
          <w:rFonts w:cstheme="minorHAnsi"/>
          <w:b/>
          <w:bCs/>
          <w:color w:val="000000"/>
          <w:sz w:val="20"/>
          <w:szCs w:val="20"/>
        </w:rPr>
        <w:t xml:space="preserve"> Hub </w:t>
      </w:r>
      <w:r w:rsidRPr="008646B6">
        <w:rPr>
          <w:rFonts w:cstheme="minorHAnsi"/>
          <w:color w:val="000000"/>
          <w:sz w:val="20"/>
          <w:szCs w:val="20"/>
        </w:rPr>
        <w:t>between 9 am and 5 pm (AEST/AEDT)</w:t>
      </w:r>
    </w:p>
    <w:p w14:paraId="23F6E576" w14:textId="77777777" w:rsidR="00751197" w:rsidRPr="008646B6" w:rsidRDefault="00751197" w:rsidP="00751197">
      <w:pPr>
        <w:autoSpaceDE w:val="0"/>
        <w:autoSpaceDN w:val="0"/>
        <w:adjustRightInd w:val="0"/>
        <w:spacing w:after="0" w:line="240" w:lineRule="auto"/>
        <w:rPr>
          <w:rFonts w:cstheme="minorHAnsi"/>
          <w:b/>
          <w:bCs/>
          <w:color w:val="000000"/>
          <w:sz w:val="20"/>
          <w:szCs w:val="20"/>
        </w:rPr>
      </w:pPr>
      <w:r w:rsidRPr="008646B6">
        <w:rPr>
          <w:rFonts w:cstheme="minorHAnsi"/>
          <w:color w:val="000000"/>
          <w:sz w:val="20"/>
          <w:szCs w:val="20"/>
        </w:rPr>
        <w:t xml:space="preserve">Monday to Friday via phone (toll free) on </w:t>
      </w:r>
      <w:r w:rsidRPr="008646B6">
        <w:rPr>
          <w:rFonts w:cstheme="minorHAnsi"/>
          <w:b/>
          <w:bCs/>
          <w:color w:val="000000"/>
          <w:sz w:val="20"/>
          <w:szCs w:val="20"/>
        </w:rPr>
        <w:t xml:space="preserve">1800 843 929 </w:t>
      </w:r>
      <w:r w:rsidRPr="008646B6">
        <w:rPr>
          <w:rFonts w:cstheme="minorHAnsi"/>
          <w:color w:val="000000"/>
          <w:sz w:val="20"/>
          <w:szCs w:val="20"/>
        </w:rPr>
        <w:t xml:space="preserve">or via email at </w:t>
      </w:r>
      <w:r w:rsidRPr="008646B6">
        <w:rPr>
          <w:rFonts w:cstheme="minorHAnsi"/>
          <w:color w:val="005497"/>
          <w:sz w:val="20"/>
          <w:szCs w:val="20"/>
        </w:rPr>
        <w:t>info@wayfinderhub.com.au</w:t>
      </w:r>
    </w:p>
    <w:p w14:paraId="51CDAED7" w14:textId="77777777" w:rsidR="00F55E89" w:rsidRDefault="00F55E89" w:rsidP="00751197">
      <w:pPr>
        <w:pStyle w:val="PWDAContacts"/>
        <w:rPr>
          <w:rFonts w:cstheme="minorHAnsi"/>
          <w:b/>
          <w:bCs/>
          <w:color w:val="000000"/>
          <w:szCs w:val="20"/>
        </w:rPr>
      </w:pPr>
    </w:p>
    <w:p w14:paraId="139F02D8" w14:textId="51EB4A17" w:rsidR="00F012F8" w:rsidRPr="007F4809" w:rsidRDefault="00751197" w:rsidP="00751197">
      <w:pPr>
        <w:pStyle w:val="PWDAContacts"/>
        <w:rPr>
          <w:rFonts w:cstheme="minorHAnsi"/>
          <w:b/>
          <w:bCs/>
          <w:color w:val="000000"/>
          <w:szCs w:val="20"/>
        </w:rPr>
      </w:pPr>
      <w:r w:rsidRPr="008646B6">
        <w:rPr>
          <w:rFonts w:cstheme="minorHAnsi"/>
          <w:b/>
          <w:bCs/>
          <w:color w:val="000000"/>
          <w:szCs w:val="20"/>
        </w:rPr>
        <w:t xml:space="preserve">Submission contact: </w:t>
      </w:r>
      <w:r>
        <w:rPr>
          <w:rFonts w:cstheme="minorHAnsi"/>
          <w:color w:val="000000"/>
          <w:szCs w:val="20"/>
        </w:rPr>
        <w:t xml:space="preserve">Giancarlo de Vera, Senior Manager of Policy: </w:t>
      </w:r>
      <w:hyperlink r:id="rId16" w:history="1">
        <w:r w:rsidRPr="00751197">
          <w:rPr>
            <w:rStyle w:val="Hyperlink"/>
            <w:rFonts w:cstheme="minorHAnsi"/>
            <w:b w:val="0"/>
            <w:bCs/>
            <w:szCs w:val="20"/>
          </w:rPr>
          <w:t>giancarlod@pwd.org.au</w:t>
        </w:r>
      </w:hyperlink>
      <w:r w:rsidRPr="00751197">
        <w:rPr>
          <w:rFonts w:cstheme="minorHAnsi"/>
          <w:b/>
          <w:bCs/>
          <w:color w:val="000000"/>
          <w:szCs w:val="20"/>
        </w:rPr>
        <w:t xml:space="preserve"> </w:t>
      </w:r>
    </w:p>
    <w:sectPr w:rsidR="00F012F8" w:rsidRPr="007F4809" w:rsidSect="00C02BFC">
      <w:headerReference w:type="even" r:id="rId17"/>
      <w:headerReference w:type="default" r:id="rId18"/>
      <w:headerReference w:type="first" r:id="rId19"/>
      <w:pgSz w:w="11906" w:h="16838" w:code="9"/>
      <w:pgMar w:top="2835" w:right="1134" w:bottom="1928" w:left="1134" w:header="284"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258792" w14:textId="77777777" w:rsidR="00740142" w:rsidRDefault="00740142" w:rsidP="00F1283C">
      <w:pPr>
        <w:spacing w:after="0" w:line="240" w:lineRule="auto"/>
      </w:pPr>
      <w:r>
        <w:separator/>
      </w:r>
    </w:p>
  </w:endnote>
  <w:endnote w:type="continuationSeparator" w:id="0">
    <w:p w14:paraId="0DAFA43E" w14:textId="77777777" w:rsidR="00740142" w:rsidRDefault="00740142" w:rsidP="00F1283C">
      <w:pPr>
        <w:spacing w:after="0" w:line="240" w:lineRule="auto"/>
      </w:pPr>
      <w:r>
        <w:continuationSeparator/>
      </w:r>
    </w:p>
  </w:endnote>
  <w:endnote w:type="continuationNotice" w:id="1">
    <w:p w14:paraId="7D9A1195" w14:textId="77777777" w:rsidR="00740142" w:rsidRDefault="007401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Helvetica Neue Medium">
    <w:altName w:val="Arial"/>
    <w:charset w:val="4D"/>
    <w:family w:val="swiss"/>
    <w:pitch w:val="variable"/>
    <w:sig w:usb0="A00002FF" w:usb1="5000205B" w:usb2="00000002" w:usb3="00000000" w:csb0="0000009B" w:csb1="00000000"/>
  </w:font>
  <w:font w:name="Arial">
    <w:panose1 w:val="020B0604020202020204"/>
    <w:charset w:val="00"/>
    <w:family w:val="swiss"/>
    <w:pitch w:val="variable"/>
    <w:sig w:usb0="E0002AFF" w:usb1="C0007843" w:usb2="00000009" w:usb3="00000000" w:csb0="000001FF" w:csb1="00000000"/>
  </w:font>
  <w:font w:name="VAG Rounded">
    <w:altName w:val="Calibri"/>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9EBAF" w14:textId="77777777" w:rsidR="0049226B" w:rsidRDefault="0049226B" w:rsidP="00F1283C">
    <w:pPr>
      <w:pStyle w:val="Footer"/>
      <w:tabs>
        <w:tab w:val="clear" w:pos="4680"/>
        <w:tab w:val="clear" w:pos="9360"/>
        <w:tab w:val="right" w:pos="8505"/>
        <w:tab w:val="right" w:pos="9639"/>
      </w:tabs>
    </w:pPr>
    <w:r>
      <w:rPr>
        <w:noProof/>
        <w:lang w:eastAsia="en-AU"/>
      </w:rPr>
      <w:drawing>
        <wp:inline distT="0" distB="0" distL="0" distR="0" wp14:anchorId="4074C15C" wp14:editId="5A2ABFE3">
          <wp:extent cx="468000" cy="496036"/>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WDA Logo.wmf"/>
                  <pic:cNvPicPr/>
                </pic:nvPicPr>
                <pic:blipFill>
                  <a:blip r:embed="rId1">
                    <a:extLst>
                      <a:ext uri="{28A0092B-C50C-407E-A947-70E740481C1C}">
                        <a14:useLocalDpi xmlns:a14="http://schemas.microsoft.com/office/drawing/2010/main" val="0"/>
                      </a:ext>
                    </a:extLst>
                  </a:blip>
                  <a:stretch>
                    <a:fillRect/>
                  </a:stretch>
                </pic:blipFill>
                <pic:spPr>
                  <a:xfrm>
                    <a:off x="0" y="0"/>
                    <a:ext cx="468000" cy="496036"/>
                  </a:xfrm>
                  <a:prstGeom prst="rect">
                    <a:avLst/>
                  </a:prstGeom>
                </pic:spPr>
              </pic:pic>
            </a:graphicData>
          </a:graphic>
        </wp:inline>
      </w:drawing>
    </w:r>
    <w:r>
      <w:tab/>
    </w:r>
    <w:r w:rsidRPr="000A3A30">
      <w:rPr>
        <w:b/>
        <w:bCs/>
      </w:rPr>
      <w:tab/>
    </w:r>
    <w:r>
      <w:fldChar w:fldCharType="begin"/>
    </w:r>
    <w:r>
      <w:instrText xml:space="preserve"> PAGE   \* MERGEFORMAT </w:instrText>
    </w:r>
    <w:r>
      <w:fldChar w:fldCharType="separate"/>
    </w:r>
    <w:r w:rsidR="003C6883">
      <w:rPr>
        <w:noProof/>
      </w:rPr>
      <w:t>1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D9DB80" w14:textId="77777777" w:rsidR="00740142" w:rsidRDefault="00740142" w:rsidP="00F1283C">
      <w:pPr>
        <w:spacing w:after="0" w:line="240" w:lineRule="auto"/>
      </w:pPr>
      <w:r>
        <w:separator/>
      </w:r>
    </w:p>
  </w:footnote>
  <w:footnote w:type="continuationSeparator" w:id="0">
    <w:p w14:paraId="5AFB1901" w14:textId="77777777" w:rsidR="00740142" w:rsidRDefault="00740142" w:rsidP="00F1283C">
      <w:pPr>
        <w:spacing w:after="0" w:line="240" w:lineRule="auto"/>
      </w:pPr>
      <w:r>
        <w:continuationSeparator/>
      </w:r>
    </w:p>
  </w:footnote>
  <w:footnote w:type="continuationNotice" w:id="1">
    <w:p w14:paraId="572F3D9E" w14:textId="77777777" w:rsidR="00740142" w:rsidRDefault="00740142">
      <w:pPr>
        <w:spacing w:after="0" w:line="240" w:lineRule="auto"/>
      </w:pPr>
    </w:p>
  </w:footnote>
  <w:footnote w:id="2">
    <w:p w14:paraId="7D319200" w14:textId="284C0B67" w:rsidR="00BA0F8A" w:rsidRPr="00FC010D" w:rsidRDefault="00BA0F8A" w:rsidP="00BA0F8A">
      <w:pPr>
        <w:pStyle w:val="FootnoteText"/>
        <w:rPr>
          <w:sz w:val="17"/>
          <w:szCs w:val="17"/>
        </w:rPr>
      </w:pPr>
      <w:r w:rsidRPr="00FC010D">
        <w:rPr>
          <w:rStyle w:val="FootnoteReference"/>
          <w:sz w:val="17"/>
          <w:szCs w:val="17"/>
        </w:rPr>
        <w:footnoteRef/>
      </w:r>
      <w:r w:rsidRPr="00FC010D">
        <w:rPr>
          <w:sz w:val="17"/>
          <w:szCs w:val="17"/>
        </w:rPr>
        <w:t xml:space="preserve"> </w:t>
      </w:r>
      <w:r w:rsidR="00F371E4" w:rsidRPr="00FC010D">
        <w:rPr>
          <w:sz w:val="17"/>
          <w:szCs w:val="17"/>
        </w:rPr>
        <w:fldChar w:fldCharType="begin"/>
      </w:r>
      <w:r w:rsidR="00531DB4" w:rsidRPr="00FC010D">
        <w:rPr>
          <w:sz w:val="17"/>
          <w:szCs w:val="17"/>
        </w:rPr>
        <w:instrText xml:space="preserve"> ADDIN ZOTERO_ITEM CSL_CITATION {"citationID":"YncGOwOI","properties":{"formattedCitation":"Jim M. Bowler and others, \\uc0\\u8216{}The Moyjil Site, South-West Victoria, Australia: Fire and Environment in a 120,000-Year Coastal Midden \\uc0\\u8212{} Nature or People?\\uc0\\u8217{}, {\\i{}Proceedings of the Royal Society of Victoria}, 130/2 (2019), 71\\uc0\\u8211{}93 &lt;https://www.publish.csiro.au/rs/rs18007&gt; [accessed 7 August 2021].","plainCitation":"Jim M. Bowler and others, ‘The Moyjil Site, South-West Victoria, Australia: Fire and Environment in a 120,000-Year Coastal Midden — Nature or People?’, Proceedings of the Royal Society of Victoria, 130/2 (2019), 71–93 &lt;https://www.publish.csiro.au/rs/rs18007&gt; [accessed 7 August 2021].","noteIndex":1},"citationItems":[{"id":611,"uris":["http://zotero.org/groups/4280303/items/VWJCN7Z9"],"uri":["http://zotero.org/groups/4280303/items/VWJCN7Z9"],"itemData":{"id":611,"type":"article-journal","abstract":"At Moyjil (Point Ritchie), a cliffed site at the mouth of the Hopkins River at Warrnambool, south-eastern Australia, an erosional disconformity of Last Interglacial age on both a rock stack and the adjacent headland represents a surface of possible human occupation. Shells of edible marine molluscs occur on the disconformity, together with a distinctive population of transported stones derived from a calcrete of MIS 7 age and bearing variable dark grey to near-black colouration suggestive of fire. Experimental fire produced similar thermal alteration of calcrete. A strong correlation exists between intensity and depth of dark staining on one hand and increased magnetic susceptibility on the other. Thermal luminescence analyses of blackened stones provide ages in the MIS 5e range, 100–130 ka, consistent with independent stratigraphic evidence and contemporaneous with the age of the surface on which they lie. The distribution of fire-darkened stones is inconsistent with wildfire effects. Two hearth-like features closely associated with the disconformity provide further indications of potential human agency. The data are consistent with the suggestion of human presence at Warrnambool during the Last Interglacial.","container-title":"Proceedings of the Royal Society of Victoria","DOI":"10.1071/rs18007","ISSN":"2204-1362","issue":"2","journalAbbreviation":"Proc. R. Soc. Vic.","language":"en","note":"publisher: CSIRO PUBLISHING","page":"71-93","source":"www.publish.csiro.au","title":"The Moyjil site, south-west Victoria, Australia: fire and environment in a 120,000-year coastal midden — nature or people?","title-short":"The Moyjil site, south-west Victoria, Australia","URL":"https://www.publish.csiro.au/rs/rs18007","volume":"130","author":[{"family":"Bowler","given":"Jim M."},{"family":"Price","given":"David M."},{"family":"Sherwood","given":"John E."},{"family":"Carey","given":"Stephen P."}],"accessed":{"date-parts":[["2021",8,7]]},"issued":{"date-parts":[["2019"]]}}}],"schema":"https://github.com/citation-style-language/schema/raw/master/csl-citation.json"} </w:instrText>
      </w:r>
      <w:r w:rsidR="00F371E4" w:rsidRPr="00FC010D">
        <w:rPr>
          <w:sz w:val="17"/>
          <w:szCs w:val="17"/>
        </w:rPr>
        <w:fldChar w:fldCharType="separate"/>
      </w:r>
      <w:r w:rsidR="00531DB4" w:rsidRPr="00FC010D">
        <w:rPr>
          <w:rFonts w:ascii="Arial" w:cs="Arial"/>
          <w:sz w:val="17"/>
          <w:szCs w:val="17"/>
          <w:lang w:val="en-GB"/>
        </w:rPr>
        <w:t xml:space="preserve">Jim M. Bowler and others, ‘The Moyjil Site, South-West Victoria, Australia: Fire and Environment in a 120,000-Year Coastal Midden — Nature or People?’, </w:t>
      </w:r>
      <w:r w:rsidR="00531DB4" w:rsidRPr="00FC010D">
        <w:rPr>
          <w:rFonts w:ascii="Arial" w:cs="Arial"/>
          <w:i/>
          <w:iCs/>
          <w:sz w:val="17"/>
          <w:szCs w:val="17"/>
          <w:lang w:val="en-GB"/>
        </w:rPr>
        <w:t>Proceedings of the Royal Society of Victoria</w:t>
      </w:r>
      <w:r w:rsidR="00531DB4" w:rsidRPr="00FC010D">
        <w:rPr>
          <w:rFonts w:ascii="Arial" w:cs="Arial"/>
          <w:sz w:val="17"/>
          <w:szCs w:val="17"/>
          <w:lang w:val="en-GB"/>
        </w:rPr>
        <w:t>, 130/2 (2019), 71–93</w:t>
      </w:r>
      <w:r w:rsidR="00D72634" w:rsidRPr="00FC010D">
        <w:rPr>
          <w:rFonts w:ascii="Arial" w:cs="Arial"/>
          <w:sz w:val="17"/>
          <w:szCs w:val="17"/>
          <w:lang w:val="en-GB"/>
        </w:rPr>
        <w:t>,</w:t>
      </w:r>
      <w:r w:rsidR="00531DB4" w:rsidRPr="00FC010D">
        <w:rPr>
          <w:rFonts w:ascii="Arial" w:cs="Arial"/>
          <w:sz w:val="17"/>
          <w:szCs w:val="17"/>
          <w:lang w:val="en-GB"/>
        </w:rPr>
        <w:t xml:space="preserve"> https://www.publish.csiro.au/rs/rs18007</w:t>
      </w:r>
      <w:r w:rsidR="00D72634" w:rsidRPr="00FC010D">
        <w:rPr>
          <w:rFonts w:ascii="Arial" w:cs="Arial"/>
          <w:sz w:val="17"/>
          <w:szCs w:val="17"/>
          <w:lang w:val="en-GB"/>
        </w:rPr>
        <w:t>,</w:t>
      </w:r>
      <w:r w:rsidR="00531DB4" w:rsidRPr="00FC010D">
        <w:rPr>
          <w:rFonts w:ascii="Arial" w:cs="Arial"/>
          <w:sz w:val="17"/>
          <w:szCs w:val="17"/>
          <w:lang w:val="en-GB"/>
        </w:rPr>
        <w:t xml:space="preserve"> accessed 7 August 2021.</w:t>
      </w:r>
      <w:r w:rsidR="00F371E4" w:rsidRPr="00FC010D">
        <w:rPr>
          <w:sz w:val="17"/>
          <w:szCs w:val="17"/>
        </w:rPr>
        <w:fldChar w:fldCharType="end"/>
      </w:r>
    </w:p>
  </w:footnote>
  <w:footnote w:id="3">
    <w:p w14:paraId="36F0C9D0" w14:textId="21FB4E0B" w:rsidR="0073721E" w:rsidRPr="00FC010D" w:rsidRDefault="0073721E">
      <w:pPr>
        <w:pStyle w:val="FootnoteText"/>
        <w:rPr>
          <w:sz w:val="17"/>
          <w:szCs w:val="17"/>
        </w:rPr>
      </w:pPr>
      <w:r w:rsidRPr="00FC010D">
        <w:rPr>
          <w:rStyle w:val="FootnoteReference"/>
          <w:sz w:val="17"/>
          <w:szCs w:val="17"/>
        </w:rPr>
        <w:footnoteRef/>
      </w:r>
      <w:r w:rsidRPr="00FC010D">
        <w:rPr>
          <w:sz w:val="17"/>
          <w:szCs w:val="17"/>
        </w:rPr>
        <w:t xml:space="preserve"> </w:t>
      </w:r>
      <w:r w:rsidR="0028178B" w:rsidRPr="00FC010D">
        <w:rPr>
          <w:sz w:val="17"/>
          <w:szCs w:val="17"/>
        </w:rPr>
        <w:fldChar w:fldCharType="begin"/>
      </w:r>
      <w:r w:rsidR="00531DB4" w:rsidRPr="00FC010D">
        <w:rPr>
          <w:sz w:val="17"/>
          <w:szCs w:val="17"/>
        </w:rPr>
        <w:instrText xml:space="preserve"> ADDIN ZOTERO_ITEM CSL_CITATION {"citationID":"ikuafSp3","properties":{"formattedCitation":"Norman Hermant, \\uc0\\u8216{}Centrelink Rejected Mandy\\uc0\\u8217{}s Case for a Disability Pension Twice, Then She Fought Back\\uc0\\u8217{}, {\\i{}ABC News}, 11 September 2019 &lt;https://www.abc.net.au/news/2019-09-12/disability-support-pension-applicants-diverted-to-newstart/11486164&gt; [accessed 7 August 2021].","plainCitation":"Norman Hermant, ‘Centrelink Rejected Mandy’s Case for a Disability Pension Twice, Then She Fought Back’, ABC News, 11 September 2019 &lt;https://www.abc.net.au/news/2019-09-12/disability-support-pension-applicants-diverted-to-newstart/11486164&gt; [accessed 7 August 2021].","noteIndex":2},"citationItems":[{"id":606,"uris":["http://zotero.org/groups/4280303/items/E93GK5RW"],"uri":["http://zotero.org/groups/4280303/items/E93GK5RW"],"itemData":{"id":606,"type":"article-newspaper","abstract":"A record number of people with complex disabilities and illnesses are surviving on Newstart payments after being denied the more generous disability support pension.","container-title":"ABC News","language":"en-AU","source":"www.abc.net.au","title":"Centrelink rejected Mandy's case for a disability pension twice, then she fought back","URL":"https://www.abc.net.au/news/2019-09-12/disability-support-pension-applicants-diverted-to-newstart/11486164","author":[{"family":"Hermant","given":"Norman"}],"accessed":{"date-parts":[["2021",8,7]]},"issued":{"date-parts":[["2019",9,11]]}}}],"schema":"https://github.com/citation-style-language/schema/raw/master/csl-citation.json"} </w:instrText>
      </w:r>
      <w:r w:rsidR="0028178B" w:rsidRPr="00FC010D">
        <w:rPr>
          <w:sz w:val="17"/>
          <w:szCs w:val="17"/>
        </w:rPr>
        <w:fldChar w:fldCharType="separate"/>
      </w:r>
      <w:r w:rsidR="00531DB4" w:rsidRPr="00FC010D">
        <w:rPr>
          <w:rFonts w:ascii="Arial" w:cs="Arial"/>
          <w:sz w:val="17"/>
          <w:szCs w:val="17"/>
          <w:lang w:val="en-GB"/>
        </w:rPr>
        <w:t xml:space="preserve">Norman Hermant, ‘Centrelink Rejected Mandy’s Case for a Disability Pension Twice, Then She Fought Back’, </w:t>
      </w:r>
      <w:r w:rsidR="00531DB4" w:rsidRPr="00FC010D">
        <w:rPr>
          <w:rFonts w:ascii="Arial" w:cs="Arial"/>
          <w:i/>
          <w:iCs/>
          <w:sz w:val="17"/>
          <w:szCs w:val="17"/>
          <w:lang w:val="en-GB"/>
        </w:rPr>
        <w:t>ABC News</w:t>
      </w:r>
      <w:r w:rsidR="00531DB4" w:rsidRPr="00FC010D">
        <w:rPr>
          <w:rFonts w:ascii="Arial" w:cs="Arial"/>
          <w:sz w:val="17"/>
          <w:szCs w:val="17"/>
          <w:lang w:val="en-GB"/>
        </w:rPr>
        <w:t>, 11 September 2019</w:t>
      </w:r>
      <w:r w:rsidR="00D72634" w:rsidRPr="00FC010D">
        <w:rPr>
          <w:rFonts w:ascii="Arial" w:cs="Arial"/>
          <w:sz w:val="17"/>
          <w:szCs w:val="17"/>
          <w:lang w:val="en-GB"/>
        </w:rPr>
        <w:t>,</w:t>
      </w:r>
      <w:r w:rsidR="00531DB4" w:rsidRPr="00FC010D">
        <w:rPr>
          <w:rFonts w:ascii="Arial" w:cs="Arial"/>
          <w:sz w:val="17"/>
          <w:szCs w:val="17"/>
          <w:lang w:val="en-GB"/>
        </w:rPr>
        <w:t xml:space="preserve"> https://www.abc.net.au/news/2019-09-12/disability-support-pension-applicants-diverted-to-newstart/11486164</w:t>
      </w:r>
      <w:r w:rsidR="00D72634" w:rsidRPr="00FC010D">
        <w:rPr>
          <w:rFonts w:ascii="Arial" w:cs="Arial"/>
          <w:sz w:val="17"/>
          <w:szCs w:val="17"/>
          <w:lang w:val="en-GB"/>
        </w:rPr>
        <w:t>,</w:t>
      </w:r>
      <w:r w:rsidR="00531DB4" w:rsidRPr="00FC010D">
        <w:rPr>
          <w:rFonts w:ascii="Arial" w:cs="Arial"/>
          <w:sz w:val="17"/>
          <w:szCs w:val="17"/>
          <w:lang w:val="en-GB"/>
        </w:rPr>
        <w:t xml:space="preserve"> accessed 7 August 2021.</w:t>
      </w:r>
      <w:r w:rsidR="0028178B" w:rsidRPr="00FC010D">
        <w:rPr>
          <w:sz w:val="17"/>
          <w:szCs w:val="17"/>
        </w:rPr>
        <w:fldChar w:fldCharType="end"/>
      </w:r>
    </w:p>
  </w:footnote>
  <w:footnote w:id="4">
    <w:p w14:paraId="09060E34" w14:textId="1F7916A6" w:rsidR="00E96EF5" w:rsidRPr="00FC010D" w:rsidRDefault="00E96EF5">
      <w:pPr>
        <w:pStyle w:val="FootnoteText"/>
        <w:rPr>
          <w:sz w:val="17"/>
          <w:szCs w:val="17"/>
        </w:rPr>
      </w:pPr>
      <w:r w:rsidRPr="00FC010D">
        <w:rPr>
          <w:rStyle w:val="FootnoteReference"/>
          <w:sz w:val="17"/>
          <w:szCs w:val="17"/>
        </w:rPr>
        <w:footnoteRef/>
      </w:r>
      <w:r w:rsidRPr="00FC010D">
        <w:rPr>
          <w:sz w:val="17"/>
          <w:szCs w:val="17"/>
        </w:rPr>
        <w:t xml:space="preserve"> </w:t>
      </w:r>
      <w:r w:rsidRPr="00FC010D">
        <w:rPr>
          <w:sz w:val="17"/>
          <w:szCs w:val="17"/>
        </w:rPr>
        <w:fldChar w:fldCharType="begin"/>
      </w:r>
      <w:r w:rsidR="00531DB4" w:rsidRPr="00FC010D">
        <w:rPr>
          <w:sz w:val="17"/>
          <w:szCs w:val="17"/>
        </w:rPr>
        <w:instrText xml:space="preserve"> ADDIN ZOTERO_ITEM CSL_CITATION {"citationID":"o4No8jgy","properties":{"formattedCitation":"Parliamentary Budget Office, {\\i{}JobSeeker Payment: Understanding Economic and Policy Trends Affecting Commonwealth Expenditure} (Canberra, 30 September 2020), Australia &lt;https://www.aph.gov.au/About_Parliament/Parliamentary_Departments/Parliamentary_Budget_Office/Publications/Research_reports/JobSeeker_Payment&gt; [accessed 8 August 2021].","plainCitation":"Parliamentary Budget Office, JobSeeker Payment: Understanding Economic and Policy Trends Affecting Commonwealth Expenditure (Canberra, 30 September 2020), Australia &lt;https://www.aph.gov.au/About_Parliament/Parliamentary_Departments/Parliamentary_Budget_Office/Publications/Research_reports/JobSeeker_Payment&gt; [accessed 8 August 2021].","noteIndex":3},"citationItems":[{"id":614,"uris":["http://zotero.org/groups/4280303/items/HFLMZUVN"],"uri":["http://zotero.org/groups/4280303/items/HFLMZUVN"],"itemData":{"id":614,"type":"report","abstract":"JobSeeker Payment: Understanding economic and policy trends affecting Commonwealth expenditure","event-place":"Canberra","language":"en-AU","note":"archive_location: Australia\nLast Modified: 2021-04-27\npublisher: corporateName=Commonwealth Parliament; address=Parliament House, Canberra, ACT, 2600; contact=+61 2 6277 7111","number":"03/2020","publisher":"Parliamentary Budget Office","publisher-place":"Canberra","title":"JobSeeker Payment: Understanding economic and policy trends affecting Commonwealth expenditure","title-short":"JobSeeker Payment","URL":"https://www.aph.gov.au/About_Parliament/Parliamentary_Departments/Parliamentary_Budget_Office/Publications/Research_reports/JobSeeker_Payment","author":[{"family":"Parliamentary Budget Office","given":""}],"accessed":{"date-parts":[["2021",8,8]]},"issued":{"date-parts":[["2020",9,30]]}}}],"schema":"https://github.com/citation-style-language/schema/raw/master/csl-citation.json"} </w:instrText>
      </w:r>
      <w:r w:rsidRPr="00FC010D">
        <w:rPr>
          <w:sz w:val="17"/>
          <w:szCs w:val="17"/>
        </w:rPr>
        <w:fldChar w:fldCharType="separate"/>
      </w:r>
      <w:r w:rsidR="00531DB4" w:rsidRPr="00FC010D">
        <w:rPr>
          <w:rFonts w:ascii="Arial" w:cs="Arial"/>
          <w:sz w:val="17"/>
          <w:szCs w:val="17"/>
          <w:lang w:val="en-GB"/>
        </w:rPr>
        <w:t xml:space="preserve">Parliamentary Budget Office, </w:t>
      </w:r>
      <w:r w:rsidR="00531DB4" w:rsidRPr="00FC010D">
        <w:rPr>
          <w:rFonts w:ascii="Arial" w:cs="Arial"/>
          <w:i/>
          <w:iCs/>
          <w:sz w:val="17"/>
          <w:szCs w:val="17"/>
          <w:lang w:val="en-GB"/>
        </w:rPr>
        <w:t>JobSeeker Payment: Understanding Economic and Policy Trends Affecting Commonwealth Expenditure</w:t>
      </w:r>
      <w:r w:rsidR="00531DB4" w:rsidRPr="00FC010D">
        <w:rPr>
          <w:rFonts w:ascii="Arial" w:cs="Arial"/>
          <w:sz w:val="17"/>
          <w:szCs w:val="17"/>
          <w:lang w:val="en-GB"/>
        </w:rPr>
        <w:t xml:space="preserve">, 30 September 2020, </w:t>
      </w:r>
      <w:r w:rsidR="00A0104D" w:rsidRPr="00FC010D">
        <w:rPr>
          <w:rFonts w:ascii="Arial" w:cs="Arial"/>
          <w:sz w:val="17"/>
          <w:szCs w:val="17"/>
          <w:lang w:val="en-GB"/>
        </w:rPr>
        <w:t xml:space="preserve">Canberra, </w:t>
      </w:r>
      <w:r w:rsidR="00531DB4" w:rsidRPr="00FC010D">
        <w:rPr>
          <w:rFonts w:ascii="Arial" w:cs="Arial"/>
          <w:sz w:val="17"/>
          <w:szCs w:val="17"/>
          <w:lang w:val="en-GB"/>
        </w:rPr>
        <w:t>https://www.aph.gov.au/About_Parliament/Parliamentary_Departments/Parliamentary_Budget_Office/Publications/Research_reports/JobSeeker_Payment</w:t>
      </w:r>
      <w:r w:rsidR="0086030A" w:rsidRPr="00FC010D">
        <w:rPr>
          <w:rFonts w:ascii="Arial" w:cs="Arial"/>
          <w:sz w:val="17"/>
          <w:szCs w:val="17"/>
          <w:lang w:val="en-GB"/>
        </w:rPr>
        <w:t>,</w:t>
      </w:r>
      <w:r w:rsidR="00531DB4" w:rsidRPr="00FC010D">
        <w:rPr>
          <w:rFonts w:ascii="Arial" w:cs="Arial"/>
          <w:sz w:val="17"/>
          <w:szCs w:val="17"/>
          <w:lang w:val="en-GB"/>
        </w:rPr>
        <w:t xml:space="preserve"> accessed 8 August 2021.</w:t>
      </w:r>
      <w:r w:rsidRPr="00FC010D">
        <w:rPr>
          <w:sz w:val="17"/>
          <w:szCs w:val="17"/>
        </w:rPr>
        <w:fldChar w:fldCharType="end"/>
      </w:r>
    </w:p>
  </w:footnote>
  <w:footnote w:id="5">
    <w:p w14:paraId="279871A6" w14:textId="6DC2D011" w:rsidR="00A0313D" w:rsidRPr="00FC010D" w:rsidRDefault="004A3A6E">
      <w:pPr>
        <w:pStyle w:val="FootnoteText"/>
        <w:rPr>
          <w:sz w:val="17"/>
          <w:szCs w:val="17"/>
        </w:rPr>
      </w:pPr>
      <w:r w:rsidRPr="00FC010D">
        <w:rPr>
          <w:rStyle w:val="FootnoteReference"/>
          <w:sz w:val="17"/>
          <w:szCs w:val="17"/>
        </w:rPr>
        <w:footnoteRef/>
      </w:r>
      <w:r w:rsidRPr="00FC010D">
        <w:rPr>
          <w:sz w:val="17"/>
          <w:szCs w:val="17"/>
        </w:rPr>
        <w:t xml:space="preserve"> </w:t>
      </w:r>
      <w:r w:rsidR="00A0313D" w:rsidRPr="00FC010D">
        <w:rPr>
          <w:sz w:val="17"/>
          <w:szCs w:val="17"/>
        </w:rPr>
        <w:fldChar w:fldCharType="begin"/>
      </w:r>
      <w:r w:rsidR="00393552" w:rsidRPr="00FC010D">
        <w:rPr>
          <w:sz w:val="17"/>
          <w:szCs w:val="17"/>
        </w:rPr>
        <w:instrText xml:space="preserve"> ADDIN ZOTERO_ITEM CSL_CITATION {"citationID":"Gs7XYrGu","properties":{"formattedCitation":"Hermant, \\uc0\\u8216{}Centrelink Rejected Mandy\\uc0\\u8217{}s Case for a Disability Pension Twice, Then She Fought Back\\uc0\\u8217{}.","plainCitation":"Hermant, ‘Centrelink Rejected Mandy’s Case for a Disability Pension Twice, Then She Fought Back’.","noteIndex":4},"citationItems":[{"id":606,"uris":["http://zotero.org/groups/4280303/items/E93GK5RW"],"uri":["http://zotero.org/groups/4280303/items/E93GK5RW"],"itemData":{"id":606,"type":"article-newspaper","abstract":"A record number of people with complex disabilities and illnesses are surviving on Newstart payments after being denied the more generous disability support pension.","container-title":"ABC News","language":"en-AU","source":"www.abc.net.au","title":"Centrelink rejected Mandy's case for a disability pension twice, then she fought back","URL":"https://www.abc.net.au/news/2019-09-12/disability-support-pension-applicants-diverted-to-newstart/11486164","author":[{"family":"Hermant","given":"Norman"}],"accessed":{"date-parts":[["2021",8,7]]},"issued":{"date-parts":[["2019",9,11]]}}}],"schema":"https://github.com/citation-style-language/schema/raw/master/csl-citation.json"} </w:instrText>
      </w:r>
      <w:r w:rsidR="00A0313D" w:rsidRPr="00FC010D">
        <w:rPr>
          <w:sz w:val="17"/>
          <w:szCs w:val="17"/>
        </w:rPr>
        <w:fldChar w:fldCharType="separate"/>
      </w:r>
      <w:r w:rsidR="00531DB4" w:rsidRPr="00FC010D">
        <w:rPr>
          <w:rFonts w:ascii="Arial" w:cs="Arial"/>
          <w:sz w:val="17"/>
          <w:szCs w:val="17"/>
          <w:lang w:val="en-GB"/>
        </w:rPr>
        <w:t>Hermant, ‘Centrelink Rejected Mandy’s Case for a Disability Pension Twice, Then She Fought Back’.</w:t>
      </w:r>
      <w:r w:rsidR="00A0313D" w:rsidRPr="00FC010D">
        <w:rPr>
          <w:sz w:val="17"/>
          <w:szCs w:val="17"/>
        </w:rPr>
        <w:fldChar w:fldCharType="end"/>
      </w:r>
    </w:p>
  </w:footnote>
  <w:footnote w:id="6">
    <w:p w14:paraId="68C06F44" w14:textId="6282886F" w:rsidR="00712D79" w:rsidRPr="00FC010D" w:rsidRDefault="00712D79">
      <w:pPr>
        <w:pStyle w:val="FootnoteText"/>
        <w:rPr>
          <w:sz w:val="17"/>
          <w:szCs w:val="17"/>
        </w:rPr>
      </w:pPr>
      <w:r w:rsidRPr="00FC010D">
        <w:rPr>
          <w:rStyle w:val="FootnoteReference"/>
          <w:sz w:val="17"/>
          <w:szCs w:val="17"/>
        </w:rPr>
        <w:footnoteRef/>
      </w:r>
      <w:r w:rsidRPr="00FC010D">
        <w:rPr>
          <w:sz w:val="17"/>
          <w:szCs w:val="17"/>
        </w:rPr>
        <w:t xml:space="preserve"> </w:t>
      </w:r>
      <w:r w:rsidRPr="00FC010D">
        <w:rPr>
          <w:sz w:val="17"/>
          <w:szCs w:val="17"/>
        </w:rPr>
        <w:fldChar w:fldCharType="begin"/>
      </w:r>
      <w:r w:rsidR="00531DB4" w:rsidRPr="00FC010D">
        <w:rPr>
          <w:sz w:val="17"/>
          <w:szCs w:val="17"/>
        </w:rPr>
        <w:instrText xml:space="preserve"> ADDIN ZOTERO_ITEM CSL_CITATION {"citationID":"sEVUoA77","properties":{"formattedCitation":"Parliamentary Budget Office, {\\i{}JobSeeker Payment}.","plainCitation":"Parliamentary Budget Office, JobSeeker Payment.","noteIndex":5},"citationItems":[{"id":614,"uris":["http://zotero.org/groups/4280303/items/HFLMZUVN"],"uri":["http://zotero.org/groups/4280303/items/HFLMZUVN"],"itemData":{"id":614,"type":"report","abstract":"JobSeeker Payment: Understanding economic and policy trends affecting Commonwealth expenditure","event-place":"Canberra","language":"en-AU","note":"archive_location: Australia\nLast Modified: 2021-04-27\npublisher: corporateName=Commonwealth Parliament; address=Parliament House, Canberra, ACT, 2600; contact=+61 2 6277 7111","number":"03/2020","publisher":"Parliamentary Budget Office","publisher-place":"Canberra","title":"JobSeeker Payment: Understanding economic and policy trends affecting Commonwealth expenditure","title-short":"JobSeeker Payment","URL":"https://www.aph.gov.au/About_Parliament/Parliamentary_Departments/Parliamentary_Budget_Office/Publications/Research_reports/JobSeeker_Payment","author":[{"family":"Parliamentary Budget Office","given":""}],"accessed":{"date-parts":[["2021",8,8]]},"issued":{"date-parts":[["2020",9,30]]}}}],"schema":"https://github.com/citation-style-language/schema/raw/master/csl-citation.json"} </w:instrText>
      </w:r>
      <w:r w:rsidRPr="00FC010D">
        <w:rPr>
          <w:sz w:val="17"/>
          <w:szCs w:val="17"/>
        </w:rPr>
        <w:fldChar w:fldCharType="separate"/>
      </w:r>
      <w:r w:rsidR="00531DB4" w:rsidRPr="00FC010D">
        <w:rPr>
          <w:rFonts w:ascii="Arial" w:cs="Arial"/>
          <w:sz w:val="17"/>
          <w:szCs w:val="17"/>
          <w:lang w:val="en-GB"/>
        </w:rPr>
        <w:t xml:space="preserve">Parliamentary Budget Office, </w:t>
      </w:r>
      <w:r w:rsidR="00531DB4" w:rsidRPr="00FC010D">
        <w:rPr>
          <w:rFonts w:ascii="Arial" w:cs="Arial"/>
          <w:i/>
          <w:iCs/>
          <w:sz w:val="17"/>
          <w:szCs w:val="17"/>
          <w:lang w:val="en-GB"/>
        </w:rPr>
        <w:t>JobSeeker Payment</w:t>
      </w:r>
      <w:r w:rsidR="00531DB4" w:rsidRPr="00FC010D">
        <w:rPr>
          <w:rFonts w:ascii="Arial" w:cs="Arial"/>
          <w:sz w:val="17"/>
          <w:szCs w:val="17"/>
          <w:lang w:val="en-GB"/>
        </w:rPr>
        <w:t>.</w:t>
      </w:r>
      <w:r w:rsidRPr="00FC010D">
        <w:rPr>
          <w:sz w:val="17"/>
          <w:szCs w:val="17"/>
        </w:rPr>
        <w:fldChar w:fldCharType="end"/>
      </w:r>
    </w:p>
  </w:footnote>
  <w:footnote w:id="7">
    <w:p w14:paraId="42140199" w14:textId="3360192B" w:rsidR="007A177A" w:rsidRPr="00FC010D" w:rsidRDefault="007A177A" w:rsidP="007A177A">
      <w:pPr>
        <w:pStyle w:val="FootnoteText"/>
        <w:rPr>
          <w:sz w:val="17"/>
          <w:szCs w:val="17"/>
        </w:rPr>
      </w:pPr>
      <w:r w:rsidRPr="00FC010D">
        <w:rPr>
          <w:rStyle w:val="FootnoteReference"/>
          <w:sz w:val="17"/>
          <w:szCs w:val="17"/>
        </w:rPr>
        <w:footnoteRef/>
      </w:r>
      <w:r w:rsidR="004D7DC5" w:rsidRPr="00FC010D">
        <w:rPr>
          <w:sz w:val="17"/>
          <w:szCs w:val="17"/>
          <w:lang w:val="en-GB"/>
        </w:rPr>
        <w:t xml:space="preserve"> Department of Education Skills and Employment, ‘Caseload 2010-2011’ [dataset], </w:t>
      </w:r>
      <w:r w:rsidR="004D7DC5" w:rsidRPr="00FC010D">
        <w:rPr>
          <w:i/>
          <w:iCs/>
          <w:sz w:val="17"/>
          <w:szCs w:val="17"/>
          <w:lang w:val="en-GB"/>
        </w:rPr>
        <w:t>Job Services Australia Data,</w:t>
      </w:r>
      <w:r w:rsidR="004D7DC5" w:rsidRPr="00FC010D">
        <w:rPr>
          <w:sz w:val="17"/>
          <w:szCs w:val="17"/>
          <w:lang w:val="en-GB"/>
        </w:rPr>
        <w:t xml:space="preserve"> 13 July 2016, data.gov.au, Canberra, https://data.gov.au/data/dataset/job-services-australia-data, accessed 8 August 2021.</w:t>
      </w:r>
    </w:p>
  </w:footnote>
  <w:footnote w:id="8">
    <w:p w14:paraId="41ED7A5E" w14:textId="577D0636" w:rsidR="00FB561B" w:rsidRPr="00FC010D" w:rsidRDefault="00FB561B">
      <w:pPr>
        <w:pStyle w:val="FootnoteText"/>
        <w:rPr>
          <w:bCs/>
          <w:sz w:val="17"/>
          <w:szCs w:val="17"/>
        </w:rPr>
      </w:pPr>
      <w:r w:rsidRPr="00FC010D">
        <w:rPr>
          <w:rStyle w:val="FootnoteReference"/>
          <w:sz w:val="17"/>
          <w:szCs w:val="17"/>
        </w:rPr>
        <w:footnoteRef/>
      </w:r>
      <w:r w:rsidRPr="00FC010D">
        <w:rPr>
          <w:sz w:val="17"/>
          <w:szCs w:val="17"/>
        </w:rPr>
        <w:t xml:space="preserve"> </w:t>
      </w:r>
      <w:r w:rsidR="00351A9C" w:rsidRPr="00FC010D">
        <w:rPr>
          <w:sz w:val="17"/>
          <w:szCs w:val="17"/>
          <w:lang w:val="en-GB"/>
        </w:rPr>
        <w:t xml:space="preserve">Department of Education Skills and Employment, ‘jobactive and Transition to Work (TtW) Data - June 2021’ [dataset], </w:t>
      </w:r>
      <w:r w:rsidR="00351A9C" w:rsidRPr="00FC010D">
        <w:rPr>
          <w:i/>
          <w:iCs/>
          <w:sz w:val="17"/>
          <w:szCs w:val="17"/>
          <w:lang w:val="en-GB"/>
        </w:rPr>
        <w:t>jobactive and Transition to Work (TtW) Provider Caseload by Selected Cohorts</w:t>
      </w:r>
      <w:r w:rsidR="00351A9C" w:rsidRPr="00FC010D">
        <w:rPr>
          <w:sz w:val="17"/>
          <w:szCs w:val="17"/>
          <w:lang w:val="en-GB"/>
        </w:rPr>
        <w:t xml:space="preserve">, 4 August 2021, Labour Market Information Portal, Canberra, </w:t>
      </w:r>
      <w:r w:rsidR="00351A9C" w:rsidRPr="00FC010D">
        <w:rPr>
          <w:bCs/>
          <w:sz w:val="17"/>
          <w:szCs w:val="17"/>
          <w:lang w:val="en-GB"/>
        </w:rPr>
        <w:t>https://lmip.gov.au/default.aspx?LMIP/Downloads/EmploymentRegion, accessed 8 August 2021.</w:t>
      </w:r>
    </w:p>
  </w:footnote>
  <w:footnote w:id="9">
    <w:p w14:paraId="2AEA5F79" w14:textId="2C038782" w:rsidR="008828AA" w:rsidRPr="00FC010D" w:rsidRDefault="008828AA" w:rsidP="00E264BF">
      <w:pPr>
        <w:pStyle w:val="FootnoteText"/>
        <w:rPr>
          <w:sz w:val="17"/>
          <w:szCs w:val="17"/>
        </w:rPr>
      </w:pPr>
      <w:r w:rsidRPr="00FC010D">
        <w:rPr>
          <w:rStyle w:val="FootnoteReference"/>
          <w:sz w:val="17"/>
          <w:szCs w:val="17"/>
        </w:rPr>
        <w:footnoteRef/>
      </w:r>
      <w:r w:rsidRPr="00FC010D">
        <w:rPr>
          <w:sz w:val="17"/>
          <w:szCs w:val="17"/>
        </w:rPr>
        <w:t xml:space="preserve"> </w:t>
      </w:r>
      <w:r w:rsidR="00E264BF" w:rsidRPr="00FC010D">
        <w:rPr>
          <w:sz w:val="17"/>
          <w:szCs w:val="17"/>
          <w:lang w:val="en-GB"/>
        </w:rPr>
        <w:t xml:space="preserve">Department of Social Services, ‘DES Data 30 June 2021’ [dataset], </w:t>
      </w:r>
      <w:r w:rsidR="00E264BF" w:rsidRPr="00FC010D">
        <w:rPr>
          <w:i/>
          <w:iCs/>
          <w:sz w:val="17"/>
          <w:szCs w:val="17"/>
          <w:lang w:val="en-GB"/>
        </w:rPr>
        <w:t>DES Monthly Data</w:t>
      </w:r>
      <w:r w:rsidR="00E264BF" w:rsidRPr="00FC010D">
        <w:rPr>
          <w:sz w:val="17"/>
          <w:szCs w:val="17"/>
          <w:lang w:val="en-GB"/>
        </w:rPr>
        <w:t xml:space="preserve">, 6 July 2021, Labour Market Information Portal, Canberra, </w:t>
      </w:r>
      <w:r w:rsidR="00E264BF" w:rsidRPr="00FC010D">
        <w:rPr>
          <w:bCs/>
          <w:sz w:val="17"/>
          <w:szCs w:val="17"/>
          <w:lang w:val="en-GB"/>
        </w:rPr>
        <w:t xml:space="preserve">https://lmip.gov.au/default.aspx?LMIP/Downloads/DisabilityEmploymentServicesData/MonthlyData, </w:t>
      </w:r>
      <w:r w:rsidR="00E264BF" w:rsidRPr="00FC010D">
        <w:rPr>
          <w:sz w:val="17"/>
          <w:szCs w:val="17"/>
          <w:lang w:val="en-GB"/>
        </w:rPr>
        <w:t>accessed 8 August 2021</w:t>
      </w:r>
      <w:r w:rsidRPr="00FC010D">
        <w:rPr>
          <w:sz w:val="17"/>
          <w:szCs w:val="17"/>
        </w:rPr>
        <w:t>.</w:t>
      </w:r>
    </w:p>
  </w:footnote>
  <w:footnote w:id="10">
    <w:p w14:paraId="5DDD6CE2" w14:textId="74711D2F" w:rsidR="004D7AF9" w:rsidRPr="00FC010D" w:rsidRDefault="004D7AF9">
      <w:pPr>
        <w:pStyle w:val="FootnoteText"/>
        <w:rPr>
          <w:sz w:val="17"/>
          <w:szCs w:val="17"/>
        </w:rPr>
      </w:pPr>
      <w:r w:rsidRPr="00FC010D">
        <w:rPr>
          <w:rStyle w:val="FootnoteReference"/>
          <w:sz w:val="17"/>
          <w:szCs w:val="17"/>
        </w:rPr>
        <w:footnoteRef/>
      </w:r>
      <w:r w:rsidRPr="00FC010D">
        <w:rPr>
          <w:sz w:val="17"/>
          <w:szCs w:val="17"/>
        </w:rPr>
        <w:t xml:space="preserve"> </w:t>
      </w:r>
      <w:r w:rsidR="0093700D" w:rsidRPr="00FC010D">
        <w:rPr>
          <w:sz w:val="17"/>
          <w:szCs w:val="17"/>
        </w:rPr>
        <w:fldChar w:fldCharType="begin"/>
      </w:r>
      <w:r w:rsidR="0093700D" w:rsidRPr="00FC010D">
        <w:rPr>
          <w:sz w:val="17"/>
          <w:szCs w:val="17"/>
        </w:rPr>
        <w:instrText xml:space="preserve"> ADDIN ZOTERO_ITEM CSL_CITATION {"citationID":"uEvibNQG","properties":{"formattedCitation":"Royal Commission into Violence, Abuse, Neglect and Exploitation of People with Disability, {\\i{}Issues Paper: Overview of Responses to the Employment Issues Paper} (Canberra, March 2021) &lt;https://disability.royalcommission.gov.au/publications/employment&gt; [accessed 8 August 2021].","plainCitation":"Royal Commission into Violence, Abuse, Neglect and Exploitation of People with Disability, Issues Paper: Overview of Responses to the Employment Issues Paper (Canberra, March 2021) &lt;https://disability.royalcommission.gov.au/publications/employment&gt; [accessed 8 August 2021].","noteIndex":9},"citationItems":[{"id":628,"uris":["http://zotero.org/groups/4280303/items/VZN8U46W"],"uri":["http://zotero.org/groups/4280303/items/VZN8U46W"],"itemData":{"id":628,"type":"report","abstract":"Our latest issues paper is looking at the experiences of people with disability in employment.","event-place":"Canberra","genre":"Issues paper","language":"en","publisher":"Royal Commission into Violence, Abuse, Neglect and Exploitation of People with Disability","publisher-place":"Canberra","title":"Issues paper: Overview of responses to the Employment issues paper","URL":"https://disability.royalcommission.gov.au/publications/employment","author":[{"family":"Royal Commission into Violence, Abuse, Neglect and Exploitation of People with Disability","given":""}],"accessed":{"date-parts":[["2021",8,8]]},"issued":{"date-parts":[["2021",3]]}}}],"schema":"https://github.com/citation-style-language/schema/raw/master/csl-citation.json"} </w:instrText>
      </w:r>
      <w:r w:rsidR="0093700D" w:rsidRPr="00FC010D">
        <w:rPr>
          <w:sz w:val="17"/>
          <w:szCs w:val="17"/>
        </w:rPr>
        <w:fldChar w:fldCharType="separate"/>
      </w:r>
      <w:r w:rsidR="0093700D" w:rsidRPr="00FC010D">
        <w:rPr>
          <w:rFonts w:ascii="Arial" w:cs="Arial"/>
          <w:sz w:val="17"/>
          <w:szCs w:val="17"/>
          <w:lang w:val="en-GB"/>
        </w:rPr>
        <w:t xml:space="preserve">Royal Commission into Violence, Abuse, Neglect and Exploitation of People with Disability, </w:t>
      </w:r>
      <w:r w:rsidR="0093700D" w:rsidRPr="00FC010D">
        <w:rPr>
          <w:rFonts w:ascii="Arial" w:cs="Arial"/>
          <w:i/>
          <w:iCs/>
          <w:sz w:val="17"/>
          <w:szCs w:val="17"/>
          <w:lang w:val="en-GB"/>
        </w:rPr>
        <w:t>Issues Paper: Overview of Responses to the Employment Issues Paper</w:t>
      </w:r>
      <w:r w:rsidR="0093700D" w:rsidRPr="00FC010D">
        <w:rPr>
          <w:rFonts w:ascii="Arial" w:cs="Arial"/>
          <w:sz w:val="17"/>
          <w:szCs w:val="17"/>
          <w:lang w:val="en-GB"/>
        </w:rPr>
        <w:t>, March 2021, https://disability.royalcommission.gov.au/publications/employment, accessed 8 August 2021</w:t>
      </w:r>
      <w:r w:rsidR="0093700D" w:rsidRPr="00FC010D">
        <w:rPr>
          <w:sz w:val="17"/>
          <w:szCs w:val="17"/>
        </w:rPr>
        <w:fldChar w:fldCharType="end"/>
      </w:r>
      <w:r w:rsidR="00E74AC8">
        <w:rPr>
          <w:sz w:val="17"/>
          <w:szCs w:val="17"/>
        </w:rPr>
        <w:t xml:space="preserve"> See also</w:t>
      </w:r>
      <w:r w:rsidR="0093700D">
        <w:rPr>
          <w:sz w:val="17"/>
          <w:szCs w:val="17"/>
        </w:rPr>
        <w:t xml:space="preserve"> </w:t>
      </w:r>
      <w:r w:rsidR="0093700D" w:rsidRPr="00FC010D">
        <w:rPr>
          <w:sz w:val="17"/>
          <w:szCs w:val="17"/>
        </w:rPr>
        <w:fldChar w:fldCharType="begin"/>
      </w:r>
      <w:r w:rsidR="0093700D" w:rsidRPr="00FC010D">
        <w:rPr>
          <w:sz w:val="17"/>
          <w:szCs w:val="17"/>
        </w:rPr>
        <w:instrText xml:space="preserve"> ADDIN ZOTERO_ITEM CSL_CITATION {"citationID":"A5vIAKPK","properties":{"formattedCitation":"Ruud Gerards and Riccardo Welters, \\uc0\\u8216{}Does Eliminating Benefit Eligibility Requirements Improve Unemployed Job Search and Labour Market Outcomes?\\uc0\\u8217{}, {\\i{}Applied Economics Letters}, 2021, 1\\uc0\\u8211{}4 &lt;https://doi.org/10.1080/13504851.2021.1927960&gt; [accessed 28 May 2021].","plainCitation":"Ruud Gerards and Riccardo Welters, ‘Does Eliminating Benefit Eligibility Requirements Improve Unemployed Job Search and Labour Market Outcomes?’, Applied Economics Letters, 2021, 1–4 &lt;https://doi.org/10.1080/13504851.2021.1927960&gt; [accessed 28 May 2021].","noteIndex":10},"citationItems":[{"id":309,"uris":["http://zotero.org/groups/4000882/items/YHINCUHK"],"uri":["http://zotero.org/groups/4000882/items/YHINCUHK"],"itemData":{"id":309,"type":"article-journal","abstract":"Benefit eligibility requirements intend to incentivize the unemployed to find work more quickly. Our results, in an Australian context, suggest that those subjected to benefit eligibility requirements, despite searching at least as hard, take longer to find employment. Moreover, they spend less time in employment in the first twelve months and, if employed, have jobs with lower wages and fewer hours compared to otherwise similar unemployed without benefit eligibility requirements. Our findings are consistent with cognitive theories that emphasize that benefit eligibility requirements externalize job search motivation and increase stress, both of which reduce employment search effectiveness.","container-title":"Applied Economics Letters","DOI":"10.1080/13504851.2021.1927960","ISSN":"1350-4851","note":"publisher: Routledge\n_eprint: https://doi.org/10.1080/13504851.2021.1927960","page":"1-4","source":"Taylor and Francis+NEJM","title":"Does eliminating benefit eligibility requirements improve unemployed job search and labour market outcomes?","URL":"https://doi.org/10.1080/13504851.2021.1927960","author":[{"family":"Gerards","given":"Ruud"},{"family":"Welters","given":"Riccardo"}],"accessed":{"date-parts":[["2021",5,28]]},"issued":{"date-parts":[["2021",5,23]]}}}],"schema":"https://github.com/citation-style-language/schema/raw/master/csl-citation.json"} </w:instrText>
      </w:r>
      <w:r w:rsidR="0093700D" w:rsidRPr="00FC010D">
        <w:rPr>
          <w:sz w:val="17"/>
          <w:szCs w:val="17"/>
        </w:rPr>
        <w:fldChar w:fldCharType="separate"/>
      </w:r>
      <w:r w:rsidR="0093700D" w:rsidRPr="00FC010D">
        <w:rPr>
          <w:rFonts w:ascii="Arial" w:cs="Arial"/>
          <w:sz w:val="17"/>
          <w:szCs w:val="17"/>
          <w:lang w:val="en-GB"/>
        </w:rPr>
        <w:t xml:space="preserve">Ruud Gerards and Riccardo Welters, ‘Does Eliminating Benefit Eligibility Requirements Improve Unemployed Job Search and Labour Market Outcomes?’, </w:t>
      </w:r>
      <w:r w:rsidR="0093700D" w:rsidRPr="00FC010D">
        <w:rPr>
          <w:rFonts w:ascii="Arial" w:cs="Arial"/>
          <w:i/>
          <w:iCs/>
          <w:sz w:val="17"/>
          <w:szCs w:val="17"/>
          <w:lang w:val="en-GB"/>
        </w:rPr>
        <w:t>Applied Economics Letters</w:t>
      </w:r>
      <w:r w:rsidR="0093700D" w:rsidRPr="00FC010D">
        <w:rPr>
          <w:rFonts w:ascii="Arial" w:cs="Arial"/>
          <w:sz w:val="17"/>
          <w:szCs w:val="17"/>
          <w:lang w:val="en-GB"/>
        </w:rPr>
        <w:t>, 2021, 1–4 https://doi.org/10.1080/13504851.2021.1927960, accessed 28 May 2021.</w:t>
      </w:r>
      <w:r w:rsidR="0093700D" w:rsidRPr="00FC010D">
        <w:rPr>
          <w:sz w:val="17"/>
          <w:szCs w:val="17"/>
        </w:rPr>
        <w:fldChar w:fldCharType="end"/>
      </w:r>
    </w:p>
  </w:footnote>
  <w:footnote w:id="11">
    <w:p w14:paraId="5C6A1AE9" w14:textId="7EF579F3" w:rsidR="00CA5FEB" w:rsidRPr="00FC010D" w:rsidRDefault="00CA5FEB">
      <w:pPr>
        <w:pStyle w:val="FootnoteText"/>
        <w:rPr>
          <w:sz w:val="17"/>
          <w:szCs w:val="17"/>
        </w:rPr>
      </w:pPr>
      <w:r w:rsidRPr="00FC010D">
        <w:rPr>
          <w:rStyle w:val="FootnoteReference"/>
          <w:sz w:val="17"/>
          <w:szCs w:val="17"/>
        </w:rPr>
        <w:footnoteRef/>
      </w:r>
      <w:r w:rsidRPr="00FC010D">
        <w:rPr>
          <w:sz w:val="17"/>
          <w:szCs w:val="17"/>
        </w:rPr>
        <w:t xml:space="preserve"> </w:t>
      </w:r>
      <w:r w:rsidRPr="00FC010D">
        <w:rPr>
          <w:sz w:val="17"/>
          <w:szCs w:val="17"/>
        </w:rPr>
        <w:fldChar w:fldCharType="begin"/>
      </w:r>
      <w:r w:rsidR="00531DB4" w:rsidRPr="00FC010D">
        <w:rPr>
          <w:sz w:val="17"/>
          <w:szCs w:val="17"/>
        </w:rPr>
        <w:instrText xml:space="preserve"> ADDIN ZOTERO_ITEM CSL_CITATION {"citationID":"ncVuEROi","properties":{"formattedCitation":"Parliamentary Budget Office, {\\i{}JobSeeker Payment}.","plainCitation":"Parliamentary Budget Office, JobSeeker Payment.","noteIndex":11},"citationItems":[{"id":614,"uris":["http://zotero.org/groups/4280303/items/HFLMZUVN"],"uri":["http://zotero.org/groups/4280303/items/HFLMZUVN"],"itemData":{"id":614,"type":"report","abstract":"JobSeeker Payment: Understanding economic and policy trends affecting Commonwealth expenditure","event-place":"Canberra","language":"en-AU","note":"archive_location: Australia\nLast Modified: 2021-04-27\npublisher: corporateName=Commonwealth Parliament; address=Parliament House, Canberra, ACT, 2600; contact=+61 2 6277 7111","number":"03/2020","publisher":"Parliamentary Budget Office","publisher-place":"Canberra","title":"JobSeeker Payment: Understanding economic and policy trends affecting Commonwealth expenditure","title-short":"JobSeeker Payment","URL":"https://www.aph.gov.au/About_Parliament/Parliamentary_Departments/Parliamentary_Budget_Office/Publications/Research_reports/JobSeeker_Payment","author":[{"family":"Parliamentary Budget Office","given":""}],"accessed":{"date-parts":[["2021",8,8]]},"issued":{"date-parts":[["2020",9,30]]}}}],"schema":"https://github.com/citation-style-language/schema/raw/master/csl-citation.json"} </w:instrText>
      </w:r>
      <w:r w:rsidRPr="00FC010D">
        <w:rPr>
          <w:sz w:val="17"/>
          <w:szCs w:val="17"/>
        </w:rPr>
        <w:fldChar w:fldCharType="separate"/>
      </w:r>
      <w:r w:rsidR="00531DB4" w:rsidRPr="00FC010D">
        <w:rPr>
          <w:rFonts w:ascii="Arial" w:cs="Arial"/>
          <w:sz w:val="17"/>
          <w:szCs w:val="17"/>
          <w:lang w:val="en-GB"/>
        </w:rPr>
        <w:t xml:space="preserve">Parliamentary Budget Office, </w:t>
      </w:r>
      <w:r w:rsidR="00531DB4" w:rsidRPr="00FC010D">
        <w:rPr>
          <w:rFonts w:ascii="Arial" w:cs="Arial"/>
          <w:i/>
          <w:iCs/>
          <w:sz w:val="17"/>
          <w:szCs w:val="17"/>
          <w:lang w:val="en-GB"/>
        </w:rPr>
        <w:t>JobSeeker Payment</w:t>
      </w:r>
      <w:r w:rsidR="00531DB4" w:rsidRPr="00FC010D">
        <w:rPr>
          <w:rFonts w:ascii="Arial" w:cs="Arial"/>
          <w:sz w:val="17"/>
          <w:szCs w:val="17"/>
          <w:lang w:val="en-GB"/>
        </w:rPr>
        <w:t>.</w:t>
      </w:r>
      <w:r w:rsidRPr="00FC010D">
        <w:rPr>
          <w:sz w:val="17"/>
          <w:szCs w:val="17"/>
        </w:rPr>
        <w:fldChar w:fldCharType="end"/>
      </w:r>
    </w:p>
  </w:footnote>
  <w:footnote w:id="12">
    <w:p w14:paraId="73B9F0ED" w14:textId="2EA59E63" w:rsidR="00D0740F" w:rsidRPr="00FC010D" w:rsidRDefault="00D0740F">
      <w:pPr>
        <w:pStyle w:val="FootnoteText"/>
        <w:rPr>
          <w:sz w:val="17"/>
          <w:szCs w:val="17"/>
        </w:rPr>
      </w:pPr>
      <w:r w:rsidRPr="00FC010D">
        <w:rPr>
          <w:rStyle w:val="FootnoteReference"/>
          <w:sz w:val="17"/>
          <w:szCs w:val="17"/>
        </w:rPr>
        <w:footnoteRef/>
      </w:r>
      <w:r w:rsidRPr="00FC010D">
        <w:rPr>
          <w:sz w:val="17"/>
          <w:szCs w:val="17"/>
        </w:rPr>
        <w:t xml:space="preserve"> </w:t>
      </w:r>
      <w:r w:rsidR="005B71E2" w:rsidRPr="00FC010D">
        <w:rPr>
          <w:sz w:val="17"/>
          <w:szCs w:val="17"/>
          <w:lang w:val="en-GB"/>
        </w:rPr>
        <w:t xml:space="preserve">Office of The Hon Jenny Macklin MP, Minister for Disability Reform, </w:t>
      </w:r>
      <w:r w:rsidR="005B71E2" w:rsidRPr="00FC010D">
        <w:rPr>
          <w:i/>
          <w:iCs/>
          <w:sz w:val="17"/>
          <w:szCs w:val="17"/>
          <w:lang w:val="en-GB"/>
        </w:rPr>
        <w:t>Updated Impairment Tables for Disability Support Pensioners</w:t>
      </w:r>
      <w:r w:rsidR="005B71E2" w:rsidRPr="00FC010D">
        <w:rPr>
          <w:sz w:val="17"/>
          <w:szCs w:val="17"/>
          <w:lang w:val="en-GB"/>
        </w:rPr>
        <w:t xml:space="preserve"> [media release], 1 January 2012, Australian Government, </w:t>
      </w:r>
      <w:r w:rsidR="00126C3F" w:rsidRPr="00FC010D">
        <w:rPr>
          <w:sz w:val="17"/>
          <w:szCs w:val="17"/>
          <w:lang w:val="en-GB"/>
        </w:rPr>
        <w:t xml:space="preserve">Canberra, </w:t>
      </w:r>
      <w:r w:rsidR="005B71E2" w:rsidRPr="00FC010D">
        <w:rPr>
          <w:bCs/>
          <w:sz w:val="17"/>
          <w:szCs w:val="17"/>
          <w:lang w:val="en-GB"/>
        </w:rPr>
        <w:t>https://formerministers.dss.gov.au/13610/updated-impairment-tables-for-disability-support-pensioners/,</w:t>
      </w:r>
      <w:r w:rsidR="005B71E2" w:rsidRPr="00FC010D">
        <w:rPr>
          <w:sz w:val="17"/>
          <w:szCs w:val="17"/>
          <w:lang w:val="en-GB"/>
        </w:rPr>
        <w:t xml:space="preserve"> accessed 8 August 2021</w:t>
      </w:r>
      <w:r w:rsidRPr="00FC010D">
        <w:rPr>
          <w:sz w:val="17"/>
          <w:szCs w:val="17"/>
          <w:lang w:val="en-GB"/>
        </w:rPr>
        <w:t>.</w:t>
      </w:r>
    </w:p>
  </w:footnote>
  <w:footnote w:id="13">
    <w:p w14:paraId="6C8A92AC" w14:textId="77777777" w:rsidR="00B61F7C" w:rsidRPr="00FC010D" w:rsidRDefault="00B61F7C" w:rsidP="00B61F7C">
      <w:pPr>
        <w:pStyle w:val="FootnoteText"/>
        <w:rPr>
          <w:sz w:val="17"/>
          <w:szCs w:val="17"/>
        </w:rPr>
      </w:pPr>
      <w:r w:rsidRPr="00FC010D">
        <w:rPr>
          <w:rStyle w:val="FootnoteReference"/>
          <w:sz w:val="17"/>
          <w:szCs w:val="17"/>
        </w:rPr>
        <w:footnoteRef/>
      </w:r>
      <w:r w:rsidRPr="00FC010D">
        <w:rPr>
          <w:sz w:val="17"/>
          <w:szCs w:val="17"/>
        </w:rPr>
        <w:t xml:space="preserve"> Dale Daniels and others, </w:t>
      </w:r>
      <w:r w:rsidRPr="00FC010D">
        <w:rPr>
          <w:i/>
          <w:iCs/>
          <w:sz w:val="17"/>
          <w:szCs w:val="17"/>
        </w:rPr>
        <w:t>Social Security and Other Legislation Amendment Bill 2011</w:t>
      </w:r>
      <w:r w:rsidRPr="00FC010D">
        <w:rPr>
          <w:sz w:val="17"/>
          <w:szCs w:val="17"/>
        </w:rPr>
        <w:t>, Bills Digest no. 37 2011–12, 23 August 2011, Parliamentary Library, Canberra, https://www.aph.gov.au/Parliamentary_Business/Bills_Legislation/bd/bd1112a/12bd037#_ftn2, accessed 8 August 2021.</w:t>
      </w:r>
    </w:p>
  </w:footnote>
  <w:footnote w:id="14">
    <w:p w14:paraId="65EE1673" w14:textId="275396BA" w:rsidR="00FC0194" w:rsidRPr="00FC010D" w:rsidRDefault="00FC0194">
      <w:pPr>
        <w:pStyle w:val="FootnoteText"/>
        <w:rPr>
          <w:sz w:val="17"/>
          <w:szCs w:val="17"/>
        </w:rPr>
      </w:pPr>
      <w:r w:rsidRPr="00FC010D">
        <w:rPr>
          <w:rStyle w:val="FootnoteReference"/>
          <w:sz w:val="17"/>
          <w:szCs w:val="17"/>
        </w:rPr>
        <w:footnoteRef/>
      </w:r>
      <w:r w:rsidRPr="00FC010D">
        <w:rPr>
          <w:sz w:val="17"/>
          <w:szCs w:val="17"/>
        </w:rPr>
        <w:t xml:space="preserve"> </w:t>
      </w:r>
      <w:r w:rsidRPr="00FC010D">
        <w:rPr>
          <w:sz w:val="17"/>
          <w:szCs w:val="17"/>
        </w:rPr>
        <w:fldChar w:fldCharType="begin"/>
      </w:r>
      <w:r w:rsidR="00531DB4" w:rsidRPr="00FC010D">
        <w:rPr>
          <w:sz w:val="17"/>
          <w:szCs w:val="17"/>
        </w:rPr>
        <w:instrText xml:space="preserve"> ADDIN ZOTERO_ITEM CSL_CITATION {"citationID":"FABdZnwM","properties":{"formattedCitation":"Don Arthur, {\\i{}JobSeeker Payment: A Quick Guide}, Research Paper Series, 2019\\uc0\\u8211{}20 (Canberra, 13 March 2020), Australia &lt;https://www.aph.gov.au/About_Parliament/Parliamentary_Departments/Parliamentary_Library/pubs/rp/rp1920/Quick_Guides/JobSeekerPayment&gt; [accessed 8 August 2021].","plainCitation":"Don Arthur, JobSeeker Payment: A Quick Guide, Research Paper Series, 2019–20 (Canberra, 13 March 2020), Australia &lt;https://www.aph.gov.au/About_Parliament/Parliamentary_Departments/Parliamentary_Library/pubs/rp/rp1920/Quick_Guides/JobSeekerPayment&gt; [accessed 8 August 2021].","noteIndex":13},"citationItems":[{"id":634,"uris":["http://zotero.org/groups/4280303/items/M9Q8LET4"],"uri":["http://zotero.org/groups/4280303/items/M9Q8LET4"],"itemData":{"id":634,"type":"report","abstract":"JobSeeker Payment: a quick guide","collection-title":"Research Paper Series, 2019–20","event-place":"Canberra","genre":"text","language":"en-AU","note":"archive_location: Australia\nLast Modified: 2020-06-16\npublisher: corporateName=Commonwealth Parliament; address=Parliament House, Canberra, ACT, 2600; contact=+61 2 6277 7111","publisher":"Parliamentary Library","publisher-place":"Canberra","title":"JobSeeker Payment: a quick guide","title-short":"JobSeeker Payment","URL":"https://www.aph.gov.au/About_Parliament/Parliamentary_Departments/Parliamentary_Library/pubs/rp/rp1920/Quick_Guides/JobSeekerPayment","author":[{"family":"Arthur","given":"Don"}],"accessed":{"date-parts":[["2021",8,8]]},"issued":{"date-parts":[["2020",3,13]]}}}],"schema":"https://github.com/citation-style-language/schema/raw/master/csl-citation.json"} </w:instrText>
      </w:r>
      <w:r w:rsidRPr="00FC010D">
        <w:rPr>
          <w:sz w:val="17"/>
          <w:szCs w:val="17"/>
        </w:rPr>
        <w:fldChar w:fldCharType="separate"/>
      </w:r>
      <w:r w:rsidR="00531DB4" w:rsidRPr="00FC010D">
        <w:rPr>
          <w:rFonts w:ascii="Arial" w:cs="Arial"/>
          <w:sz w:val="17"/>
          <w:szCs w:val="17"/>
          <w:lang w:val="en-GB"/>
        </w:rPr>
        <w:t xml:space="preserve">Don Arthur, </w:t>
      </w:r>
      <w:r w:rsidR="00531DB4" w:rsidRPr="00FC010D">
        <w:rPr>
          <w:rFonts w:ascii="Arial" w:cs="Arial"/>
          <w:i/>
          <w:iCs/>
          <w:sz w:val="17"/>
          <w:szCs w:val="17"/>
          <w:lang w:val="en-GB"/>
        </w:rPr>
        <w:t>JobSeeker Payment: A Quick Guide</w:t>
      </w:r>
      <w:r w:rsidR="00531DB4" w:rsidRPr="00FC010D">
        <w:rPr>
          <w:rFonts w:ascii="Arial" w:cs="Arial"/>
          <w:sz w:val="17"/>
          <w:szCs w:val="17"/>
          <w:lang w:val="en-GB"/>
        </w:rPr>
        <w:t>, Research Paper Series, 2019–20, 13 March 2020,</w:t>
      </w:r>
      <w:r w:rsidR="00126C3F" w:rsidRPr="00FC010D">
        <w:rPr>
          <w:rFonts w:ascii="Arial" w:cs="Arial"/>
          <w:sz w:val="17"/>
          <w:szCs w:val="17"/>
          <w:lang w:val="en-GB"/>
        </w:rPr>
        <w:t xml:space="preserve"> </w:t>
      </w:r>
      <w:r w:rsidR="005B71E2" w:rsidRPr="00FC010D">
        <w:rPr>
          <w:rFonts w:ascii="Arial" w:cs="Arial"/>
          <w:sz w:val="17"/>
          <w:szCs w:val="17"/>
          <w:lang w:val="en-GB"/>
        </w:rPr>
        <w:t>Parliamentary Library</w:t>
      </w:r>
      <w:r w:rsidR="00126C3F" w:rsidRPr="00FC010D">
        <w:rPr>
          <w:rFonts w:ascii="Arial" w:cs="Arial"/>
          <w:sz w:val="17"/>
          <w:szCs w:val="17"/>
          <w:lang w:val="en-GB"/>
        </w:rPr>
        <w:t>, Canberra</w:t>
      </w:r>
      <w:r w:rsidR="005B71E2" w:rsidRPr="00FC010D">
        <w:rPr>
          <w:rFonts w:ascii="Arial" w:cs="Arial"/>
          <w:sz w:val="17"/>
          <w:szCs w:val="17"/>
          <w:lang w:val="en-GB"/>
        </w:rPr>
        <w:t xml:space="preserve">, </w:t>
      </w:r>
      <w:r w:rsidR="00531DB4" w:rsidRPr="00FC010D">
        <w:rPr>
          <w:rFonts w:ascii="Arial" w:cs="Arial"/>
          <w:sz w:val="17"/>
          <w:szCs w:val="17"/>
          <w:lang w:val="en-GB"/>
        </w:rPr>
        <w:t>https://www.aph.gov.au/About_Parliament/Parliamentary_Departments/Parliamentary_Library/pubs/rp/rp1920/Quick_Guides/JobSeekerPayment</w:t>
      </w:r>
      <w:r w:rsidR="00B17776" w:rsidRPr="00FC010D">
        <w:rPr>
          <w:rFonts w:ascii="Arial" w:cs="Arial"/>
          <w:sz w:val="17"/>
          <w:szCs w:val="17"/>
          <w:lang w:val="en-GB"/>
        </w:rPr>
        <w:t xml:space="preserve">, </w:t>
      </w:r>
      <w:r w:rsidR="00531DB4" w:rsidRPr="00FC010D">
        <w:rPr>
          <w:rFonts w:ascii="Arial" w:cs="Arial"/>
          <w:sz w:val="17"/>
          <w:szCs w:val="17"/>
          <w:lang w:val="en-GB"/>
        </w:rPr>
        <w:t>accessed 8 August 2021.</w:t>
      </w:r>
      <w:r w:rsidRPr="00FC010D">
        <w:rPr>
          <w:sz w:val="17"/>
          <w:szCs w:val="17"/>
        </w:rPr>
        <w:fldChar w:fldCharType="end"/>
      </w:r>
    </w:p>
  </w:footnote>
  <w:footnote w:id="15">
    <w:p w14:paraId="5FB91B08" w14:textId="37EE9A35" w:rsidR="009519FB" w:rsidRPr="00FC010D" w:rsidRDefault="009519FB">
      <w:pPr>
        <w:pStyle w:val="FootnoteText"/>
        <w:rPr>
          <w:sz w:val="17"/>
          <w:szCs w:val="17"/>
        </w:rPr>
      </w:pPr>
      <w:r w:rsidRPr="00FC010D">
        <w:rPr>
          <w:rStyle w:val="FootnoteReference"/>
          <w:sz w:val="17"/>
          <w:szCs w:val="17"/>
        </w:rPr>
        <w:footnoteRef/>
      </w:r>
      <w:r w:rsidRPr="00FC010D">
        <w:rPr>
          <w:sz w:val="17"/>
          <w:szCs w:val="17"/>
        </w:rPr>
        <w:t xml:space="preserve"> </w:t>
      </w:r>
      <w:r w:rsidRPr="00FC010D">
        <w:rPr>
          <w:sz w:val="17"/>
          <w:szCs w:val="17"/>
        </w:rPr>
        <w:fldChar w:fldCharType="begin"/>
      </w:r>
      <w:r w:rsidR="00531DB4" w:rsidRPr="00FC010D">
        <w:rPr>
          <w:sz w:val="17"/>
          <w:szCs w:val="17"/>
        </w:rPr>
        <w:instrText xml:space="preserve"> ADDIN ZOTERO_ITEM CSL_CITATION {"citationID":"4lvKT3Hv","properties":{"formattedCitation":"Parliamentary Budget Office, {\\i{}Disability Support Pension \\uc0\\u8211{} Historical and Projected Trends} (Canberra, 20 February 2018), Australia &lt;https://www.aph.gov.au/About_Parliament/Parliamentary_Departments/Parliamentary_Budget_Office/Publications/Research_reports/Disability_support_pension_Historical_and_projected_trends&gt; [accessed 8 August 2021].","plainCitation":"Parliamentary Budget Office, Disability Support Pension – Historical and Projected Trends (Canberra, 20 February 2018), Australia &lt;https://www.aph.gov.au/About_Parliament/Parliamentary_Departments/Parliamentary_Budget_Office/Publications/Research_reports/Disability_support_pension_Historical_and_projected_trends&gt; [accessed 8 August 2021].","noteIndex":14},"citationItems":[{"id":637,"uris":["http://zotero.org/groups/4280303/items/P3ED85EY"],"uri":["http://zotero.org/groups/4280303/items/P3ED85EY"],"itemData":{"id":637,"type":"report","abstract":"The Disability Support Pension (DSP) represents a large component of social security spending for the Australian government.  This report examines the factors underlying the recent decline in DSP expenditure, highlighting the impacts of changes in government policy.  It uses analysis of historical trends to update projections of DSP expenditure over the next decade.  The report also examines a number of DSP expenditure projection scenarios over the medium term.","event-place":"Canberra","genre":"text","language":"en-AU","note":"archive_location: Australia\nLast Modified: 2021-04-27\npublisher: corporateName=Commonwealth Parliament; address=Parliament House, Canberra, ACT, 2600; contact=+61 2 6277 7111","number":"01/2018","publisher":"Parliamentary Budget Office","publisher-place":"Canberra","title":"Disability Support Pension – Historical and projected trends","URL":"https://www.aph.gov.au/About_Parliament/Parliamentary_Departments/Parliamentary_Budget_Office/Publications/Research_reports/Disability_support_pension_Historical_and_projected_trends","author":[{"family":"Parliamentary Budget Office","given":""}],"accessed":{"date-parts":[["2021",8,8]]},"issued":{"date-parts":[["2018",2,20]]}}}],"schema":"https://github.com/citation-style-language/schema/raw/master/csl-citation.json"} </w:instrText>
      </w:r>
      <w:r w:rsidRPr="00FC010D">
        <w:rPr>
          <w:sz w:val="17"/>
          <w:szCs w:val="17"/>
        </w:rPr>
        <w:fldChar w:fldCharType="separate"/>
      </w:r>
      <w:r w:rsidR="00531DB4" w:rsidRPr="00FC010D">
        <w:rPr>
          <w:rFonts w:ascii="Arial" w:cs="Arial"/>
          <w:sz w:val="17"/>
          <w:szCs w:val="17"/>
          <w:lang w:val="en-GB"/>
        </w:rPr>
        <w:t xml:space="preserve">Parliamentary Budget Office, </w:t>
      </w:r>
      <w:r w:rsidR="00531DB4" w:rsidRPr="00FC010D">
        <w:rPr>
          <w:rFonts w:ascii="Arial" w:cs="Arial"/>
          <w:i/>
          <w:iCs/>
          <w:sz w:val="17"/>
          <w:szCs w:val="17"/>
          <w:lang w:val="en-GB"/>
        </w:rPr>
        <w:t>Disability Support Pension – Historical and Projected Trends</w:t>
      </w:r>
      <w:r w:rsidR="00531DB4" w:rsidRPr="00FC010D">
        <w:rPr>
          <w:rFonts w:ascii="Arial" w:cs="Arial"/>
          <w:sz w:val="17"/>
          <w:szCs w:val="17"/>
          <w:lang w:val="en-GB"/>
        </w:rPr>
        <w:t xml:space="preserve">, 20 February 2018) </w:t>
      </w:r>
      <w:r w:rsidR="00286092" w:rsidRPr="00FC010D">
        <w:rPr>
          <w:rFonts w:ascii="Arial" w:cs="Arial"/>
          <w:sz w:val="17"/>
          <w:szCs w:val="17"/>
          <w:lang w:val="en-GB"/>
        </w:rPr>
        <w:t xml:space="preserve">Canberra, </w:t>
      </w:r>
      <w:r w:rsidR="00531DB4" w:rsidRPr="00FC010D">
        <w:rPr>
          <w:rFonts w:ascii="Arial" w:cs="Arial"/>
          <w:sz w:val="17"/>
          <w:szCs w:val="17"/>
          <w:lang w:val="en-GB"/>
        </w:rPr>
        <w:t>https://www.aph.gov.au/About_Parliament/Parliamentary_Departments/Parliamentary_Budget_Office/Publications/Research_reports/Disability_support_pension_Historical_and_projected_trends</w:t>
      </w:r>
      <w:r w:rsidR="00286092" w:rsidRPr="00FC010D">
        <w:rPr>
          <w:rFonts w:ascii="Arial" w:cs="Arial"/>
          <w:sz w:val="17"/>
          <w:szCs w:val="17"/>
          <w:lang w:val="en-GB"/>
        </w:rPr>
        <w:t xml:space="preserve">, </w:t>
      </w:r>
      <w:r w:rsidR="00531DB4" w:rsidRPr="00FC010D">
        <w:rPr>
          <w:rFonts w:ascii="Arial" w:cs="Arial"/>
          <w:sz w:val="17"/>
          <w:szCs w:val="17"/>
          <w:lang w:val="en-GB"/>
        </w:rPr>
        <w:t>accessed 8 August 2021.</w:t>
      </w:r>
      <w:r w:rsidRPr="00FC010D">
        <w:rPr>
          <w:sz w:val="17"/>
          <w:szCs w:val="17"/>
        </w:rPr>
        <w:fldChar w:fldCharType="end"/>
      </w:r>
    </w:p>
  </w:footnote>
  <w:footnote w:id="16">
    <w:p w14:paraId="3548533A" w14:textId="5F906557" w:rsidR="00032DDD" w:rsidRPr="00FC010D" w:rsidRDefault="00032DDD">
      <w:pPr>
        <w:pStyle w:val="FootnoteText"/>
        <w:rPr>
          <w:sz w:val="17"/>
          <w:szCs w:val="17"/>
        </w:rPr>
      </w:pPr>
      <w:r w:rsidRPr="00FC010D">
        <w:rPr>
          <w:rStyle w:val="FootnoteReference"/>
          <w:sz w:val="17"/>
          <w:szCs w:val="17"/>
        </w:rPr>
        <w:footnoteRef/>
      </w:r>
      <w:r w:rsidRPr="00FC010D">
        <w:rPr>
          <w:sz w:val="17"/>
          <w:szCs w:val="17"/>
        </w:rPr>
        <w:t xml:space="preserve"> </w:t>
      </w:r>
      <w:r w:rsidRPr="00FC010D">
        <w:rPr>
          <w:sz w:val="17"/>
          <w:szCs w:val="17"/>
        </w:rPr>
        <w:fldChar w:fldCharType="begin"/>
      </w:r>
      <w:r w:rsidR="00531DB4" w:rsidRPr="00FC010D">
        <w:rPr>
          <w:sz w:val="17"/>
          <w:szCs w:val="17"/>
        </w:rPr>
        <w:instrText xml:space="preserve"> ADDIN ZOTERO_ITEM CSL_CITATION {"citationID":"6LdX1GPW","properties":{"formattedCitation":"Department of Social Services, {\\i{}Disability Support Pension (DSP) Impairment Tables Review \\uc0\\u8211{} Issues Paper} (Canberra, May 2021) &lt;https://engage.dss.gov.au/review-of-the-disability-support-pension-dsp-impairment-tables/disability-support-pension-dsp-impairment-tables-review-issues-paper/&gt; [accessed 8 August 2021].","plainCitation":"Department of Social Services, Disability Support Pension (DSP) Impairment Tables Review – Issues Paper (Canberra, May 2021) &lt;https://engage.dss.gov.au/review-of-the-disability-support-pension-dsp-impairment-tables/disability-support-pension-dsp-impairment-tables-review-issues-paper/&gt; [accessed 8 August 2021].","noteIndex":15},"citationItems":[{"id":640,"uris":["http://zotero.org/groups/4280303/items/IXDGJ52N"],"uri":["http://zotero.org/groups/4280303/items/IXDGJ52N"],"itemData":{"id":640,"type":"report","abstract":"The Impairment Tables Review Issues Paper aims to prompt discussion and feedback on the legislative instrument containing the Impairment Tables used to assess DSP claims.\n\nThe Issues Paper gives background to the review and issues that have been previously raised. The Paper is one part of the consultation process. Formal participation in the review process can be done through the guided questionnaire on the engage website, or by sending a written submission to the department.","event-place":"Canberra","genre":"Issues paper","number":"DSS 2511","publisher":"Department of Social Services","publisher-place":"Canberra","title":"Disability Support Pension (DSP) Impairment Tables Review – Issues Paper","URL":"https://engage.dss.gov.au/review-of-the-disability-support-pension-dsp-impairment-tables/disability-support-pension-dsp-impairment-tables-review-issues-paper/","author":[{"family":"Department of Social Services","given":""}],"accessed":{"date-parts":[["2021",8,8]]},"issued":{"date-parts":[["2021",5]]}}}],"schema":"https://github.com/citation-style-language/schema/raw/master/csl-citation.json"} </w:instrText>
      </w:r>
      <w:r w:rsidRPr="00FC010D">
        <w:rPr>
          <w:sz w:val="17"/>
          <w:szCs w:val="17"/>
        </w:rPr>
        <w:fldChar w:fldCharType="separate"/>
      </w:r>
      <w:r w:rsidR="00531DB4" w:rsidRPr="00FC010D">
        <w:rPr>
          <w:rFonts w:ascii="Arial" w:cs="Arial"/>
          <w:sz w:val="17"/>
          <w:szCs w:val="17"/>
          <w:lang w:val="en-GB"/>
        </w:rPr>
        <w:t xml:space="preserve">Department of Social Services, </w:t>
      </w:r>
      <w:r w:rsidR="00531DB4" w:rsidRPr="00FC010D">
        <w:rPr>
          <w:rFonts w:ascii="Arial" w:cs="Arial"/>
          <w:i/>
          <w:iCs/>
          <w:sz w:val="17"/>
          <w:szCs w:val="17"/>
          <w:lang w:val="en-GB"/>
        </w:rPr>
        <w:t xml:space="preserve">Disability Support Pension (DSP) Impairment Tables Review – Issues </w:t>
      </w:r>
      <w:r w:rsidR="00531DB4" w:rsidRPr="00FC010D">
        <w:rPr>
          <w:rFonts w:ascii="Arial" w:cs="Arial"/>
          <w:sz w:val="17"/>
          <w:szCs w:val="17"/>
          <w:lang w:val="en-GB"/>
        </w:rPr>
        <w:t>https://engage.dss.gov.au/review-of-the-disability-support-pension-dsp-impairment-tables/disability-support-pension-dsp-impairment-tables-review-issues-paper/</w:t>
      </w:r>
      <w:r w:rsidR="00150871" w:rsidRPr="00FC010D">
        <w:rPr>
          <w:rFonts w:ascii="Arial" w:cs="Arial"/>
          <w:sz w:val="17"/>
          <w:szCs w:val="17"/>
          <w:lang w:val="en-GB"/>
        </w:rPr>
        <w:t xml:space="preserve">, </w:t>
      </w:r>
      <w:r w:rsidR="00531DB4" w:rsidRPr="00FC010D">
        <w:rPr>
          <w:rFonts w:ascii="Arial" w:cs="Arial"/>
          <w:sz w:val="17"/>
          <w:szCs w:val="17"/>
          <w:lang w:val="en-GB"/>
        </w:rPr>
        <w:t>accessed 8 August 2021.</w:t>
      </w:r>
      <w:r w:rsidRPr="00FC010D">
        <w:rPr>
          <w:sz w:val="17"/>
          <w:szCs w:val="17"/>
        </w:rPr>
        <w:fldChar w:fldCharType="end"/>
      </w:r>
    </w:p>
  </w:footnote>
  <w:footnote w:id="17">
    <w:p w14:paraId="16EBAA71" w14:textId="3E6B75D1" w:rsidR="00735851" w:rsidRPr="00FC010D" w:rsidRDefault="00735851">
      <w:pPr>
        <w:pStyle w:val="FootnoteText"/>
        <w:rPr>
          <w:sz w:val="17"/>
          <w:szCs w:val="17"/>
        </w:rPr>
      </w:pPr>
      <w:r w:rsidRPr="00FC010D">
        <w:rPr>
          <w:rStyle w:val="FootnoteReference"/>
          <w:sz w:val="17"/>
          <w:szCs w:val="17"/>
        </w:rPr>
        <w:footnoteRef/>
      </w:r>
      <w:r w:rsidRPr="00FC010D">
        <w:rPr>
          <w:sz w:val="17"/>
          <w:szCs w:val="17"/>
        </w:rPr>
        <w:t xml:space="preserve"> </w:t>
      </w:r>
      <w:r w:rsidRPr="00FC010D">
        <w:rPr>
          <w:sz w:val="17"/>
          <w:szCs w:val="17"/>
        </w:rPr>
        <w:fldChar w:fldCharType="begin"/>
      </w:r>
      <w:r w:rsidR="00531DB4" w:rsidRPr="00FC010D">
        <w:rPr>
          <w:sz w:val="17"/>
          <w:szCs w:val="17"/>
        </w:rPr>
        <w:instrText xml:space="preserve"> ADDIN ZOTERO_ITEM CSL_CITATION {"citationID":"ROXgfuPv","properties":{"formattedCitation":"Kate Finch, {\\i{}Social Services and Other Legislation Amendment (2014 Budget Measures No. 1) Bill 2014 and Social Services and Other Legislation Amendment (2014 Budget Measures No. 2) Bill 2014} (Sydney, July 2014) &lt;https://pwd.org.au/resources/library/submissions/submission-archive-2014/&gt; [accessed 8 August 2021].","plainCitation":"Kate Finch, Social Services and Other Legislation Amendment (2014 Budget Measures No. 1) Bill 2014 and Social Services and Other Legislation Amendment (2014 Budget Measures No. 2) Bill 2014 (Sydney, July 2014) &lt;https://pwd.org.au/resources/library/submissions/submission-archive-2014/&gt; [accessed 8 August 2021].","noteIndex":16},"citationItems":[{"id":643,"uris":["http://zotero.org/groups/4280303/items/HD9SUPZX"],"uri":["http://zotero.org/groups/4280303/items/HD9SUPZX"],"itemData":{"id":643,"type":"report","abstract":"Nearly one in two people with disability in Australia already live in or near poverty. Throughout this submission PWDA explains how measures implemented through this budget will impact disproportionately on those already suffering financial hardship, compounded by the numerous systemic and societal barriers people with disability face every day.","event-place":"Sydney","genre":"Parliamentary submission","language":"en-AU","publisher":"People with Disability Australia","publisher-place":"Sydney","title":"Social Services and Other Legislation Amendment (2014 Budget Measures No. 1) Bill 2014 and Social Services and Other Legislation Amendment (2014 Budget Measures No. 2) Bill 2014","URL":"https://pwd.org.au/resources/library/submissions/submission-archive-2014/","author":[{"family":"Finch","given":"Kate"}],"accessed":{"date-parts":[["2021",8,8]]},"issued":{"date-parts":[["2014",7]]}}}],"schema":"https://github.com/citation-style-language/schema/raw/master/csl-citation.json"} </w:instrText>
      </w:r>
      <w:r w:rsidRPr="00FC010D">
        <w:rPr>
          <w:sz w:val="17"/>
          <w:szCs w:val="17"/>
        </w:rPr>
        <w:fldChar w:fldCharType="separate"/>
      </w:r>
      <w:r w:rsidR="00531DB4" w:rsidRPr="00FC010D">
        <w:rPr>
          <w:rFonts w:ascii="Arial" w:cs="Arial"/>
          <w:sz w:val="17"/>
          <w:szCs w:val="17"/>
          <w:lang w:val="en-GB"/>
        </w:rPr>
        <w:t xml:space="preserve">Kate Finch, </w:t>
      </w:r>
      <w:r w:rsidR="000D51BD" w:rsidRPr="000D51BD">
        <w:rPr>
          <w:rFonts w:ascii="Arial" w:cs="Arial"/>
          <w:sz w:val="17"/>
          <w:szCs w:val="17"/>
          <w:lang w:val="en-GB"/>
        </w:rPr>
        <w:t>Social Services and Other Legislation Amendment (2014 Budget Measures No. 1) Bill 2014 and Social Services and Other Legislation Amendment (2014 Budget Measures No. 2) Bill 2014</w:t>
      </w:r>
      <w:r w:rsidR="00C85DF1">
        <w:rPr>
          <w:rFonts w:ascii="Arial" w:cs="Arial"/>
          <w:sz w:val="17"/>
          <w:szCs w:val="17"/>
          <w:lang w:val="en-GB"/>
        </w:rPr>
        <w:t xml:space="preserve"> [submission]</w:t>
      </w:r>
      <w:r w:rsidR="000D51BD">
        <w:rPr>
          <w:rFonts w:ascii="Arial" w:cs="Arial"/>
          <w:sz w:val="17"/>
          <w:szCs w:val="17"/>
          <w:lang w:val="en-GB"/>
        </w:rPr>
        <w:t>,</w:t>
      </w:r>
      <w:r w:rsidR="00AF2AB6">
        <w:rPr>
          <w:rFonts w:ascii="Arial" w:cs="Arial"/>
          <w:sz w:val="17"/>
          <w:szCs w:val="17"/>
          <w:lang w:val="en-GB"/>
        </w:rPr>
        <w:t xml:space="preserve"> </w:t>
      </w:r>
      <w:r w:rsidR="00461E8D">
        <w:rPr>
          <w:rFonts w:ascii="Arial" w:cs="Arial"/>
          <w:sz w:val="17"/>
          <w:szCs w:val="17"/>
          <w:lang w:val="en-GB"/>
        </w:rPr>
        <w:t>July 2014, People with Disability Australia, Sydney,</w:t>
      </w:r>
      <w:r w:rsidR="00AF2AB6">
        <w:rPr>
          <w:rFonts w:ascii="Arial" w:cs="Arial"/>
          <w:sz w:val="17"/>
          <w:szCs w:val="17"/>
          <w:lang w:val="en-GB"/>
        </w:rPr>
        <w:t xml:space="preserve"> </w:t>
      </w:r>
      <w:r w:rsidR="00AF2AB6" w:rsidRPr="00AF2AB6">
        <w:rPr>
          <w:rFonts w:ascii="Arial" w:cs="Arial"/>
          <w:sz w:val="17"/>
          <w:szCs w:val="17"/>
          <w:lang w:val="en-GB"/>
        </w:rPr>
        <w:t>https://pwd.org.au/resources/library/submissions/submission-archive-2014/</w:t>
      </w:r>
      <w:r w:rsidR="00AF2AB6">
        <w:rPr>
          <w:rFonts w:ascii="Arial" w:cs="Arial"/>
          <w:sz w:val="17"/>
          <w:szCs w:val="17"/>
          <w:lang w:val="en-GB"/>
        </w:rPr>
        <w:t>,</w:t>
      </w:r>
      <w:r w:rsidR="000D51BD">
        <w:rPr>
          <w:rFonts w:ascii="Arial" w:cs="Arial"/>
          <w:sz w:val="17"/>
          <w:szCs w:val="17"/>
          <w:lang w:val="en-GB"/>
        </w:rPr>
        <w:t xml:space="preserve"> accessed</w:t>
      </w:r>
      <w:r w:rsidR="00531DB4" w:rsidRPr="00FC010D">
        <w:rPr>
          <w:rFonts w:ascii="Arial" w:cs="Arial"/>
          <w:sz w:val="17"/>
          <w:szCs w:val="17"/>
          <w:lang w:val="en-GB"/>
        </w:rPr>
        <w:t xml:space="preserve"> 8 August 2021</w:t>
      </w:r>
      <w:r w:rsidRPr="00FC010D">
        <w:rPr>
          <w:sz w:val="17"/>
          <w:szCs w:val="17"/>
        </w:rPr>
        <w:fldChar w:fldCharType="end"/>
      </w:r>
      <w:r w:rsidR="000D51BD">
        <w:rPr>
          <w:sz w:val="17"/>
          <w:szCs w:val="17"/>
        </w:rPr>
        <w:t>.</w:t>
      </w:r>
    </w:p>
  </w:footnote>
  <w:footnote w:id="18">
    <w:p w14:paraId="29C23D98" w14:textId="11B97139" w:rsidR="00331F49" w:rsidRPr="00FC010D" w:rsidRDefault="00331F49" w:rsidP="00331F49">
      <w:pPr>
        <w:pStyle w:val="FootnoteText"/>
        <w:rPr>
          <w:sz w:val="17"/>
          <w:szCs w:val="17"/>
        </w:rPr>
      </w:pPr>
      <w:r w:rsidRPr="00FC010D">
        <w:rPr>
          <w:rStyle w:val="FootnoteReference"/>
          <w:sz w:val="17"/>
          <w:szCs w:val="17"/>
        </w:rPr>
        <w:footnoteRef/>
      </w:r>
      <w:r w:rsidRPr="00FC010D">
        <w:rPr>
          <w:sz w:val="17"/>
          <w:szCs w:val="17"/>
        </w:rPr>
        <w:t xml:space="preserve"> </w:t>
      </w:r>
      <w:r w:rsidR="00691F69" w:rsidRPr="00FC010D">
        <w:rPr>
          <w:sz w:val="17"/>
          <w:szCs w:val="17"/>
          <w:lang w:val="en-GB"/>
        </w:rPr>
        <w:t>Department of Social Services</w:t>
      </w:r>
      <w:r w:rsidRPr="00FC010D">
        <w:rPr>
          <w:sz w:val="17"/>
          <w:szCs w:val="17"/>
        </w:rPr>
        <w:t xml:space="preserve">, </w:t>
      </w:r>
      <w:r w:rsidRPr="00FC010D">
        <w:rPr>
          <w:i/>
          <w:iCs/>
          <w:sz w:val="17"/>
          <w:szCs w:val="17"/>
        </w:rPr>
        <w:t>DES Monthly Data</w:t>
      </w:r>
      <w:r w:rsidR="00A41152" w:rsidRPr="00FC010D">
        <w:rPr>
          <w:sz w:val="17"/>
          <w:szCs w:val="17"/>
        </w:rPr>
        <w:t xml:space="preserve">; </w:t>
      </w:r>
      <w:r w:rsidR="00691F69" w:rsidRPr="00FC010D">
        <w:rPr>
          <w:sz w:val="17"/>
          <w:szCs w:val="17"/>
          <w:lang w:val="en-GB"/>
        </w:rPr>
        <w:t>Department of Education Skills and Employment</w:t>
      </w:r>
      <w:r w:rsidR="00A41152" w:rsidRPr="00FC010D">
        <w:rPr>
          <w:sz w:val="17"/>
          <w:szCs w:val="17"/>
        </w:rPr>
        <w:t xml:space="preserve">, </w:t>
      </w:r>
      <w:r w:rsidR="00A41152" w:rsidRPr="00FC010D">
        <w:rPr>
          <w:i/>
          <w:iCs/>
          <w:sz w:val="17"/>
          <w:szCs w:val="17"/>
        </w:rPr>
        <w:t>jobactive and Transition to Work (TtW) Provider Caseload</w:t>
      </w:r>
    </w:p>
  </w:footnote>
  <w:footnote w:id="19">
    <w:p w14:paraId="0FEA4F9C" w14:textId="09861C53" w:rsidR="00982C9B" w:rsidRPr="00FC010D" w:rsidRDefault="00982C9B">
      <w:pPr>
        <w:pStyle w:val="FootnoteText"/>
        <w:rPr>
          <w:sz w:val="17"/>
          <w:szCs w:val="17"/>
        </w:rPr>
      </w:pPr>
      <w:r w:rsidRPr="00FC010D">
        <w:rPr>
          <w:rStyle w:val="FootnoteReference"/>
          <w:sz w:val="17"/>
          <w:szCs w:val="17"/>
        </w:rPr>
        <w:footnoteRef/>
      </w:r>
      <w:r w:rsidRPr="00FC010D">
        <w:rPr>
          <w:sz w:val="17"/>
          <w:szCs w:val="17"/>
        </w:rPr>
        <w:t xml:space="preserve"> </w:t>
      </w:r>
      <w:r w:rsidRPr="00FC010D">
        <w:rPr>
          <w:sz w:val="17"/>
          <w:szCs w:val="17"/>
        </w:rPr>
        <w:fldChar w:fldCharType="begin"/>
      </w:r>
      <w:r w:rsidR="00531DB4" w:rsidRPr="00FC010D">
        <w:rPr>
          <w:sz w:val="17"/>
          <w:szCs w:val="17"/>
        </w:rPr>
        <w:instrText xml:space="preserve"> ADDIN ZOTERO_ITEM CSL_CITATION {"citationID":"TY9dglGr","properties":{"formattedCitation":"Gerards and Welters, \\uc0\\u8216{}Does Eliminating Benefit Eligibility Requirements Improve Unemployed Job Search and Labour Market Outcomes?\\uc0\\u8217{}, 1\\uc0\\u8211{}4.","plainCitation":"Gerards and Welters, ‘Does Eliminating Benefit Eligibility Requirements Improve Unemployed Job Search and Labour Market Outcomes?’, 1–4.","noteIndex":18},"citationItems":[{"id":309,"uris":["http://zotero.org/groups/4000882/items/YHINCUHK"],"uri":["http://zotero.org/groups/4000882/items/YHINCUHK"],"itemData":{"id":309,"type":"article-journal","abstract":"Benefit eligibility requirements intend to incentivize the unemployed to find work more quickly. Our results, in an Australian context, suggest that those subjected to benefit eligibility requirements, despite searching at least as hard, take longer to find employment. Moreover, they spend less time in employment in the first twelve months and, if employed, have jobs with lower wages and fewer hours compared to otherwise similar unemployed without benefit eligibility requirements. Our findings are consistent with cognitive theories that emphasize that benefit eligibility requirements externalize job search motivation and increase stress, both of which reduce employment search effectiveness.","container-title":"Applied Economics Letters","DOI":"10.1080/13504851.2021.1927960","ISSN":"1350-4851","note":"publisher: Routledge\n_eprint: https://doi.org/10.1080/13504851.2021.1927960","page":"1-4","source":"Taylor and Francis+NEJM","title":"Does eliminating benefit eligibility requirements improve unemployed job search and labour market outcomes?","URL":"https://doi.org/10.1080/13504851.2021.1927960","author":[{"family":"Gerards","given":"Ruud"},{"family":"Welters","given":"Riccardo"}],"accessed":{"date-parts":[["2021",5,28]]},"issued":{"date-parts":[["2021",5,23]]}}}],"schema":"https://github.com/citation-style-language/schema/raw/master/csl-citation.json"} </w:instrText>
      </w:r>
      <w:r w:rsidRPr="00FC010D">
        <w:rPr>
          <w:sz w:val="17"/>
          <w:szCs w:val="17"/>
        </w:rPr>
        <w:fldChar w:fldCharType="separate"/>
      </w:r>
      <w:r w:rsidR="00531DB4" w:rsidRPr="00FC010D">
        <w:rPr>
          <w:rFonts w:ascii="Arial" w:cs="Arial"/>
          <w:sz w:val="17"/>
          <w:szCs w:val="17"/>
          <w:lang w:val="en-GB"/>
        </w:rPr>
        <w:t>Gerards and Welters, ‘Does Eliminating Benefit Eligibility Requirements Improve Unemployed Job Search and Labour Market Outcomes?’, 1–4.</w:t>
      </w:r>
      <w:r w:rsidRPr="00FC010D">
        <w:rPr>
          <w:sz w:val="17"/>
          <w:szCs w:val="17"/>
        </w:rPr>
        <w:fldChar w:fldCharType="end"/>
      </w:r>
    </w:p>
  </w:footnote>
  <w:footnote w:id="20">
    <w:p w14:paraId="3DD02F97" w14:textId="41687C33" w:rsidR="001402CB" w:rsidRDefault="001402CB">
      <w:pPr>
        <w:pStyle w:val="FootnoteText"/>
      </w:pPr>
      <w:r w:rsidRPr="00FC010D">
        <w:rPr>
          <w:rStyle w:val="FootnoteReference"/>
          <w:sz w:val="17"/>
          <w:szCs w:val="17"/>
        </w:rPr>
        <w:footnoteRef/>
      </w:r>
      <w:r w:rsidRPr="00FC010D">
        <w:rPr>
          <w:sz w:val="17"/>
          <w:szCs w:val="17"/>
        </w:rPr>
        <w:t xml:space="preserve"> </w:t>
      </w:r>
      <w:r w:rsidR="003B0A39" w:rsidRPr="00FC010D">
        <w:rPr>
          <w:sz w:val="17"/>
          <w:szCs w:val="17"/>
        </w:rPr>
        <w:t xml:space="preserve">Explanatory Memorandum, </w:t>
      </w:r>
      <w:r w:rsidR="003B0A39" w:rsidRPr="00FC010D">
        <w:rPr>
          <w:i/>
          <w:iCs/>
          <w:sz w:val="17"/>
          <w:szCs w:val="17"/>
        </w:rPr>
        <w:t>Social Security and Other Legislation Amendment Bill 2011</w:t>
      </w:r>
      <w:r w:rsidR="007E235D" w:rsidRPr="00FC010D">
        <w:rPr>
          <w:sz w:val="17"/>
          <w:szCs w:val="17"/>
        </w:rPr>
        <w:t>,</w:t>
      </w:r>
      <w:r w:rsidRPr="00FC010D">
        <w:rPr>
          <w:sz w:val="17"/>
          <w:szCs w:val="17"/>
        </w:rPr>
        <w:t xml:space="preserve"> </w:t>
      </w:r>
      <w:r w:rsidR="006113C7" w:rsidRPr="00FC010D">
        <w:rPr>
          <w:sz w:val="17"/>
          <w:szCs w:val="17"/>
        </w:rPr>
        <w:t xml:space="preserve">https://www.aph.gov.au/Parliamentary_Business/Bills_Legislation/Bills_Search_Results/Result?bId=r4628, </w:t>
      </w:r>
      <w:r w:rsidR="0047385C" w:rsidRPr="00FC010D">
        <w:rPr>
          <w:sz w:val="17"/>
          <w:szCs w:val="17"/>
        </w:rPr>
        <w:t>accessed 8 August 2021</w:t>
      </w:r>
      <w:r w:rsidR="006113C7" w:rsidRPr="00FC010D">
        <w:rPr>
          <w:sz w:val="17"/>
          <w:szCs w:val="17"/>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CB64E6" w14:textId="418FDBA6" w:rsidR="0049226B" w:rsidRDefault="0049226B">
    <w:pPr>
      <w:pStyle w:val="Header"/>
    </w:pPr>
    <w:r>
      <w:rPr>
        <w:noProof/>
        <w:lang w:eastAsia="en-AU"/>
      </w:rPr>
      <w:drawing>
        <wp:anchor distT="0" distB="0" distL="114300" distR="114300" simplePos="0" relativeHeight="251656704" behindDoc="0" locked="1" layoutInCell="1" allowOverlap="1" wp14:anchorId="75DE10F4" wp14:editId="633D445E">
          <wp:simplePos x="716280" y="182880"/>
          <wp:positionH relativeFrom="page">
            <wp:align>left</wp:align>
          </wp:positionH>
          <wp:positionV relativeFrom="page">
            <wp:align>top</wp:align>
          </wp:positionV>
          <wp:extent cx="7560000" cy="10692000"/>
          <wp:effectExtent l="0" t="0" r="317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ckgrounds_Cover.png"/>
                  <pic:cNvPicPr/>
                </pic:nvPicPr>
                <pic:blipFill>
                  <a:blip r:embed="rId1">
                    <a:extLst>
                      <a:ext uri="{28A0092B-C50C-407E-A947-70E740481C1C}">
                        <a14:useLocalDpi xmlns:a14="http://schemas.microsoft.com/office/drawing/2010/main" val="0"/>
                      </a:ext>
                    </a:extLst>
                  </a:blip>
                  <a:stretch>
                    <a:fillRect/>
                  </a:stretch>
                </pic:blipFill>
                <pic:spPr>
                  <a:xfrm>
                    <a:off x="0" y="0"/>
                    <a:ext cx="7560000" cy="1069200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C1902" w14:textId="77777777" w:rsidR="0049226B" w:rsidRDefault="0049226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BCFC8" w14:textId="515D1081" w:rsidR="0049226B" w:rsidRDefault="0049226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92D65" w14:textId="77777777" w:rsidR="0049226B" w:rsidRDefault="0049226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A4B06" w14:textId="77777777" w:rsidR="0049226B" w:rsidRDefault="0049226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21573" w14:textId="77777777" w:rsidR="0049226B" w:rsidRDefault="0049226B" w:rsidP="00C02BFC">
    <w:pPr>
      <w:pStyle w:val="Header"/>
    </w:pPr>
    <w:r>
      <w:rPr>
        <w:noProof/>
        <w:lang w:eastAsia="en-AU"/>
      </w:rPr>
      <w:drawing>
        <wp:anchor distT="0" distB="0" distL="114300" distR="114300" simplePos="0" relativeHeight="251657728" behindDoc="0" locked="1" layoutInCell="1" allowOverlap="1" wp14:anchorId="35103CA9" wp14:editId="4AF3E707">
          <wp:simplePos x="716280" y="182880"/>
          <wp:positionH relativeFrom="page">
            <wp:align>left</wp:align>
          </wp:positionH>
          <wp:positionV relativeFrom="page">
            <wp:align>top</wp:align>
          </wp:positionV>
          <wp:extent cx="7559675" cy="10690860"/>
          <wp:effectExtent l="0" t="0" r="317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ckgrounds_Cover.png"/>
                  <pic:cNvPicPr/>
                </pic:nvPicPr>
                <pic:blipFill>
                  <a:blip r:embed="rId1">
                    <a:extLst>
                      <a:ext uri="{28A0092B-C50C-407E-A947-70E740481C1C}">
                        <a14:useLocalDpi xmlns:a14="http://schemas.microsoft.com/office/drawing/2010/main" val="0"/>
                      </a:ext>
                    </a:extLst>
                  </a:blip>
                  <a:stretch>
                    <a:fillRect/>
                  </a:stretch>
                </pic:blipFill>
                <pic:spPr>
                  <a:xfrm>
                    <a:off x="0" y="0"/>
                    <a:ext cx="7560000" cy="10690955"/>
                  </a:xfrm>
                  <a:prstGeom prst="rect">
                    <a:avLst/>
                  </a:prstGeom>
                </pic:spPr>
              </pic:pic>
            </a:graphicData>
          </a:graphic>
          <wp14:sizeRelH relativeFrom="margin">
            <wp14:pctWidth>0</wp14:pctWidth>
          </wp14:sizeRelH>
          <wp14:sizeRelV relativeFrom="margin">
            <wp14:pctHeight>0</wp14:pctHeight>
          </wp14:sizeRelV>
        </wp:anchor>
      </w:drawing>
    </w:r>
  </w:p>
  <w:p w14:paraId="2F4DBE8F" w14:textId="77777777" w:rsidR="0049226B" w:rsidRDefault="0049226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84D35" w14:textId="77777777" w:rsidR="0049226B" w:rsidRDefault="004922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602B3"/>
    <w:multiLevelType w:val="multilevel"/>
    <w:tmpl w:val="7EA618F4"/>
    <w:lvl w:ilvl="0">
      <w:start w:val="1"/>
      <w:numFmt w:val="decimal"/>
      <w:lvlText w:val="%1."/>
      <w:lvlJc w:val="left"/>
      <w:pPr>
        <w:ind w:left="1080" w:hanging="720"/>
      </w:pPr>
      <w:rPr>
        <w:rFonts w:hint="default"/>
      </w:rPr>
    </w:lvl>
    <w:lvl w:ilvl="1">
      <w:start w:val="1"/>
      <w:numFmt w:val="decimal"/>
      <w:isLgl/>
      <w:lvlText w:val="%1.%2"/>
      <w:lvlJc w:val="left"/>
      <w:pPr>
        <w:ind w:left="1152" w:hanging="792"/>
      </w:pPr>
      <w:rPr>
        <w:rFonts w:hint="default"/>
      </w:rPr>
    </w:lvl>
    <w:lvl w:ilvl="2">
      <w:start w:val="1"/>
      <w:numFmt w:val="decimal"/>
      <w:isLgl/>
      <w:lvlText w:val="%1.%2.%3"/>
      <w:lvlJc w:val="left"/>
      <w:pPr>
        <w:ind w:left="1152" w:hanging="792"/>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87223D7"/>
    <w:multiLevelType w:val="hybridMultilevel"/>
    <w:tmpl w:val="42A62B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121F17"/>
    <w:multiLevelType w:val="multilevel"/>
    <w:tmpl w:val="5D304EB6"/>
    <w:name w:val="PWDA_Numbered"/>
    <w:styleLink w:val="PWDANumbered"/>
    <w:lvl w:ilvl="0">
      <w:start w:val="1"/>
      <w:numFmt w:val="decimal"/>
      <w:pStyle w:val="NumberedMultiList"/>
      <w:lvlText w:val="%1."/>
      <w:lvlJc w:val="left"/>
      <w:pPr>
        <w:ind w:left="454" w:hanging="454"/>
      </w:pPr>
      <w:rPr>
        <w:rFonts w:hint="default"/>
      </w:rPr>
    </w:lvl>
    <w:lvl w:ilvl="1">
      <w:start w:val="1"/>
      <w:numFmt w:val="lowerLetter"/>
      <w:lvlText w:val="%2."/>
      <w:lvlJc w:val="left"/>
      <w:pPr>
        <w:ind w:left="908" w:hanging="454"/>
      </w:pPr>
      <w:rPr>
        <w:rFonts w:hint="default"/>
      </w:rPr>
    </w:lvl>
    <w:lvl w:ilvl="2">
      <w:start w:val="1"/>
      <w:numFmt w:val="lowerRoman"/>
      <w:lvlText w:val="%3."/>
      <w:lvlJc w:val="left"/>
      <w:pPr>
        <w:ind w:left="1362" w:hanging="454"/>
      </w:pPr>
      <w:rPr>
        <w:rFonts w:hint="default"/>
      </w:rPr>
    </w:lvl>
    <w:lvl w:ilvl="3">
      <w:start w:val="1"/>
      <w:numFmt w:val="decimal"/>
      <w:lvlText w:val="(%4)"/>
      <w:lvlJc w:val="left"/>
      <w:pPr>
        <w:ind w:left="1816" w:hanging="454"/>
      </w:pPr>
      <w:rPr>
        <w:rFonts w:hint="default"/>
      </w:rPr>
    </w:lvl>
    <w:lvl w:ilvl="4">
      <w:start w:val="1"/>
      <w:numFmt w:val="lowerLetter"/>
      <w:lvlText w:val="(%5)"/>
      <w:lvlJc w:val="left"/>
      <w:pPr>
        <w:ind w:left="2270" w:hanging="454"/>
      </w:pPr>
      <w:rPr>
        <w:rFonts w:hint="default"/>
      </w:rPr>
    </w:lvl>
    <w:lvl w:ilvl="5">
      <w:start w:val="1"/>
      <w:numFmt w:val="lowerRoman"/>
      <w:lvlText w:val="(%6)"/>
      <w:lvlJc w:val="left"/>
      <w:pPr>
        <w:ind w:left="2724" w:hanging="454"/>
      </w:pPr>
      <w:rPr>
        <w:rFonts w:hint="default"/>
      </w:rPr>
    </w:lvl>
    <w:lvl w:ilvl="6">
      <w:start w:val="1"/>
      <w:numFmt w:val="decimal"/>
      <w:lvlText w:val="%7."/>
      <w:lvlJc w:val="left"/>
      <w:pPr>
        <w:ind w:left="3178" w:hanging="454"/>
      </w:pPr>
      <w:rPr>
        <w:rFonts w:hint="default"/>
      </w:rPr>
    </w:lvl>
    <w:lvl w:ilvl="7">
      <w:start w:val="1"/>
      <w:numFmt w:val="lowerLetter"/>
      <w:lvlText w:val="%8."/>
      <w:lvlJc w:val="left"/>
      <w:pPr>
        <w:ind w:left="3632" w:hanging="454"/>
      </w:pPr>
      <w:rPr>
        <w:rFonts w:hint="default"/>
      </w:rPr>
    </w:lvl>
    <w:lvl w:ilvl="8">
      <w:start w:val="1"/>
      <w:numFmt w:val="lowerRoman"/>
      <w:lvlText w:val="%9."/>
      <w:lvlJc w:val="left"/>
      <w:pPr>
        <w:ind w:left="4086" w:hanging="454"/>
      </w:pPr>
      <w:rPr>
        <w:rFonts w:hint="default"/>
      </w:rPr>
    </w:lvl>
  </w:abstractNum>
  <w:abstractNum w:abstractNumId="3" w15:restartNumberingAfterBreak="0">
    <w:nsid w:val="0FA7318C"/>
    <w:multiLevelType w:val="hybridMultilevel"/>
    <w:tmpl w:val="70D6218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10802B06"/>
    <w:multiLevelType w:val="hybridMultilevel"/>
    <w:tmpl w:val="974231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54F3EF5"/>
    <w:multiLevelType w:val="hybridMultilevel"/>
    <w:tmpl w:val="C7328512"/>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B873497"/>
    <w:multiLevelType w:val="multilevel"/>
    <w:tmpl w:val="3F002D38"/>
    <w:name w:val="PWDA_Bullets2"/>
    <w:numStyleLink w:val="PWDABullets"/>
  </w:abstractNum>
  <w:abstractNum w:abstractNumId="7" w15:restartNumberingAfterBreak="0">
    <w:nsid w:val="24C26EDE"/>
    <w:multiLevelType w:val="multilevel"/>
    <w:tmpl w:val="3F002D38"/>
    <w:name w:val="PWDA_Bullets"/>
    <w:styleLink w:val="PWDABullets"/>
    <w:lvl w:ilvl="0">
      <w:start w:val="1"/>
      <w:numFmt w:val="bullet"/>
      <w:pStyle w:val="Bullet1"/>
      <w:lvlText w:val=""/>
      <w:lvlJc w:val="left"/>
      <w:pPr>
        <w:ind w:left="454" w:hanging="454"/>
      </w:pPr>
      <w:rPr>
        <w:rFonts w:ascii="Symbol" w:hAnsi="Symbol" w:hint="default"/>
        <w:color w:val="005496" w:themeColor="accent1"/>
      </w:rPr>
    </w:lvl>
    <w:lvl w:ilvl="1">
      <w:start w:val="1"/>
      <w:numFmt w:val="bullet"/>
      <w:lvlText w:val=""/>
      <w:lvlJc w:val="left"/>
      <w:pPr>
        <w:ind w:left="908" w:hanging="454"/>
      </w:pPr>
      <w:rPr>
        <w:rFonts w:ascii="Symbol" w:hAnsi="Symbol" w:hint="default"/>
        <w:color w:val="005496" w:themeColor="accent1"/>
      </w:rPr>
    </w:lvl>
    <w:lvl w:ilvl="2">
      <w:start w:val="1"/>
      <w:numFmt w:val="bullet"/>
      <w:lvlText w:val=""/>
      <w:lvlJc w:val="left"/>
      <w:pPr>
        <w:ind w:left="1362" w:hanging="454"/>
      </w:pPr>
      <w:rPr>
        <w:rFonts w:ascii="Symbol" w:hAnsi="Symbol" w:hint="default"/>
        <w:color w:val="005496" w:themeColor="accent1"/>
      </w:rPr>
    </w:lvl>
    <w:lvl w:ilvl="3">
      <w:start w:val="1"/>
      <w:numFmt w:val="bullet"/>
      <w:lvlText w:val=""/>
      <w:lvlJc w:val="left"/>
      <w:pPr>
        <w:ind w:left="1816" w:hanging="454"/>
      </w:pPr>
      <w:rPr>
        <w:rFonts w:ascii="Symbol" w:hAnsi="Symbol" w:hint="default"/>
        <w:color w:val="005496" w:themeColor="accent1"/>
      </w:rPr>
    </w:lvl>
    <w:lvl w:ilvl="4">
      <w:start w:val="1"/>
      <w:numFmt w:val="none"/>
      <w:lvlText w:val=""/>
      <w:lvlJc w:val="left"/>
      <w:pPr>
        <w:ind w:left="2270" w:hanging="454"/>
      </w:pPr>
      <w:rPr>
        <w:rFonts w:hint="default"/>
      </w:rPr>
    </w:lvl>
    <w:lvl w:ilvl="5">
      <w:start w:val="1"/>
      <w:numFmt w:val="none"/>
      <w:lvlText w:val=""/>
      <w:lvlJc w:val="left"/>
      <w:pPr>
        <w:ind w:left="2724" w:hanging="454"/>
      </w:pPr>
      <w:rPr>
        <w:rFonts w:hint="default"/>
      </w:rPr>
    </w:lvl>
    <w:lvl w:ilvl="6">
      <w:start w:val="1"/>
      <w:numFmt w:val="none"/>
      <w:lvlText w:val="%7"/>
      <w:lvlJc w:val="left"/>
      <w:pPr>
        <w:ind w:left="3178" w:hanging="454"/>
      </w:pPr>
      <w:rPr>
        <w:rFonts w:hint="default"/>
      </w:rPr>
    </w:lvl>
    <w:lvl w:ilvl="7">
      <w:start w:val="1"/>
      <w:numFmt w:val="none"/>
      <w:lvlText w:val="%8"/>
      <w:lvlJc w:val="left"/>
      <w:pPr>
        <w:ind w:left="3632" w:hanging="454"/>
      </w:pPr>
      <w:rPr>
        <w:rFonts w:hint="default"/>
      </w:rPr>
    </w:lvl>
    <w:lvl w:ilvl="8">
      <w:start w:val="1"/>
      <w:numFmt w:val="none"/>
      <w:lvlText w:val="%9"/>
      <w:lvlJc w:val="left"/>
      <w:pPr>
        <w:ind w:left="4086" w:hanging="454"/>
      </w:pPr>
      <w:rPr>
        <w:rFonts w:hint="default"/>
      </w:rPr>
    </w:lvl>
  </w:abstractNum>
  <w:abstractNum w:abstractNumId="8" w15:restartNumberingAfterBreak="0">
    <w:nsid w:val="2962485B"/>
    <w:multiLevelType w:val="hybridMultilevel"/>
    <w:tmpl w:val="0AA6CC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ED90400"/>
    <w:multiLevelType w:val="hybridMultilevel"/>
    <w:tmpl w:val="523891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25512D1"/>
    <w:multiLevelType w:val="hybridMultilevel"/>
    <w:tmpl w:val="0ED096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A936C44"/>
    <w:multiLevelType w:val="hybridMultilevel"/>
    <w:tmpl w:val="BBBA72E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DF943A0"/>
    <w:multiLevelType w:val="hybridMultilevel"/>
    <w:tmpl w:val="48D0E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51D3F49"/>
    <w:multiLevelType w:val="multilevel"/>
    <w:tmpl w:val="B93838D4"/>
    <w:lvl w:ilvl="0">
      <w:start w:val="1"/>
      <w:numFmt w:val="decimal"/>
      <w:suff w:val="nothing"/>
      <w:lvlText w:val="%1 "/>
      <w:lvlJc w:val="left"/>
      <w:pPr>
        <w:ind w:left="709" w:hanging="709"/>
      </w:pPr>
      <w:rPr>
        <w:rFonts w:ascii="Helvetica Neue" w:hAnsi="Helvetica Neue" w:hint="default"/>
        <w:b/>
        <w:i w:val="0"/>
      </w:rPr>
    </w:lvl>
    <w:lvl w:ilvl="1">
      <w:start w:val="1"/>
      <w:numFmt w:val="decimal"/>
      <w:suff w:val="nothing"/>
      <w:lvlText w:val="%1.%2 "/>
      <w:lvlJc w:val="left"/>
      <w:pPr>
        <w:ind w:left="0" w:firstLine="0"/>
      </w:pPr>
      <w:rPr>
        <w:rFonts w:ascii="Helvetica Neue" w:hAnsi="Helvetica Neue" w:hint="default"/>
        <w:b/>
        <w:i w:val="0"/>
      </w:rPr>
    </w:lvl>
    <w:lvl w:ilvl="2">
      <w:start w:val="1"/>
      <w:numFmt w:val="decimal"/>
      <w:suff w:val="space"/>
      <w:lvlText w:val="%1.%2.%3"/>
      <w:lvlJc w:val="left"/>
      <w:pPr>
        <w:ind w:left="0" w:firstLine="0"/>
      </w:pPr>
      <w:rPr>
        <w:rFonts w:hint="default"/>
        <w:b/>
        <w:i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Restart w:val="1"/>
      <w:pStyle w:val="Captionfigure"/>
      <w:suff w:val="space"/>
      <w:lvlText w:val="Figure %1.%8"/>
      <w:lvlJc w:val="left"/>
      <w:pPr>
        <w:ind w:left="0" w:firstLine="0"/>
      </w:pPr>
      <w:rPr>
        <w:rFonts w:ascii="Helvetica Neue Medium" w:hAnsi="Helvetica Neue Medium" w:hint="default"/>
        <w:b w:val="0"/>
        <w:i w:val="0"/>
      </w:rPr>
    </w:lvl>
    <w:lvl w:ilvl="8">
      <w:start w:val="1"/>
      <w:numFmt w:val="decimal"/>
      <w:lvlRestart w:val="1"/>
      <w:pStyle w:val="Captiontable"/>
      <w:suff w:val="space"/>
      <w:lvlText w:val="Table %1.%9"/>
      <w:lvlJc w:val="left"/>
      <w:pPr>
        <w:ind w:left="0" w:firstLine="0"/>
      </w:pPr>
      <w:rPr>
        <w:rFonts w:ascii="Helvetica Neue Medium" w:hAnsi="Helvetica Neue Medium" w:hint="default"/>
        <w:b w:val="0"/>
        <w:i w:val="0"/>
      </w:rPr>
    </w:lvl>
  </w:abstractNum>
  <w:abstractNum w:abstractNumId="14" w15:restartNumberingAfterBreak="0">
    <w:nsid w:val="5299748D"/>
    <w:multiLevelType w:val="hybridMultilevel"/>
    <w:tmpl w:val="2CC8599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58434797"/>
    <w:multiLevelType w:val="hybridMultilevel"/>
    <w:tmpl w:val="60749A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A053D78"/>
    <w:multiLevelType w:val="hybridMultilevel"/>
    <w:tmpl w:val="CEE4A91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A1646E0"/>
    <w:multiLevelType w:val="hybridMultilevel"/>
    <w:tmpl w:val="A3B6EDF8"/>
    <w:lvl w:ilvl="0" w:tplc="AAA295A0">
      <w:start w:val="3"/>
      <w:numFmt w:val="lowerLetter"/>
      <w:lvlText w:val="%1."/>
      <w:lvlJc w:val="left"/>
      <w:pPr>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E244D83"/>
    <w:multiLevelType w:val="hybridMultilevel"/>
    <w:tmpl w:val="50C05268"/>
    <w:lvl w:ilvl="0" w:tplc="D31C8404">
      <w:start w:val="1"/>
      <w:numFmt w:val="bullet"/>
      <w:pStyle w:val="PWDAbulletlist"/>
      <w:lvlText w:val=""/>
      <w:lvlJc w:val="left"/>
      <w:pPr>
        <w:ind w:left="1074" w:hanging="360"/>
      </w:pPr>
      <w:rPr>
        <w:rFonts w:ascii="Wingdings" w:hAnsi="Wingdings" w:hint="default"/>
      </w:rPr>
    </w:lvl>
    <w:lvl w:ilvl="1" w:tplc="08090003" w:tentative="1">
      <w:start w:val="1"/>
      <w:numFmt w:val="bullet"/>
      <w:lvlText w:val="o"/>
      <w:lvlJc w:val="left"/>
      <w:pPr>
        <w:ind w:left="1794" w:hanging="360"/>
      </w:pPr>
      <w:rPr>
        <w:rFonts w:ascii="Courier New" w:hAnsi="Courier New" w:cs="Courier New" w:hint="default"/>
      </w:rPr>
    </w:lvl>
    <w:lvl w:ilvl="2" w:tplc="08090005" w:tentative="1">
      <w:start w:val="1"/>
      <w:numFmt w:val="bullet"/>
      <w:lvlText w:val=""/>
      <w:lvlJc w:val="left"/>
      <w:pPr>
        <w:ind w:left="2514" w:hanging="360"/>
      </w:pPr>
      <w:rPr>
        <w:rFonts w:ascii="Wingdings" w:hAnsi="Wingdings" w:hint="default"/>
      </w:rPr>
    </w:lvl>
    <w:lvl w:ilvl="3" w:tplc="08090001" w:tentative="1">
      <w:start w:val="1"/>
      <w:numFmt w:val="bullet"/>
      <w:lvlText w:val=""/>
      <w:lvlJc w:val="left"/>
      <w:pPr>
        <w:ind w:left="3234" w:hanging="360"/>
      </w:pPr>
      <w:rPr>
        <w:rFonts w:ascii="Symbol" w:hAnsi="Symbol" w:hint="default"/>
      </w:rPr>
    </w:lvl>
    <w:lvl w:ilvl="4" w:tplc="08090003" w:tentative="1">
      <w:start w:val="1"/>
      <w:numFmt w:val="bullet"/>
      <w:lvlText w:val="o"/>
      <w:lvlJc w:val="left"/>
      <w:pPr>
        <w:ind w:left="3954" w:hanging="360"/>
      </w:pPr>
      <w:rPr>
        <w:rFonts w:ascii="Courier New" w:hAnsi="Courier New" w:cs="Courier New" w:hint="default"/>
      </w:rPr>
    </w:lvl>
    <w:lvl w:ilvl="5" w:tplc="08090005" w:tentative="1">
      <w:start w:val="1"/>
      <w:numFmt w:val="bullet"/>
      <w:lvlText w:val=""/>
      <w:lvlJc w:val="left"/>
      <w:pPr>
        <w:ind w:left="4674" w:hanging="360"/>
      </w:pPr>
      <w:rPr>
        <w:rFonts w:ascii="Wingdings" w:hAnsi="Wingdings" w:hint="default"/>
      </w:rPr>
    </w:lvl>
    <w:lvl w:ilvl="6" w:tplc="08090001" w:tentative="1">
      <w:start w:val="1"/>
      <w:numFmt w:val="bullet"/>
      <w:lvlText w:val=""/>
      <w:lvlJc w:val="left"/>
      <w:pPr>
        <w:ind w:left="5394" w:hanging="360"/>
      </w:pPr>
      <w:rPr>
        <w:rFonts w:ascii="Symbol" w:hAnsi="Symbol" w:hint="default"/>
      </w:rPr>
    </w:lvl>
    <w:lvl w:ilvl="7" w:tplc="08090003" w:tentative="1">
      <w:start w:val="1"/>
      <w:numFmt w:val="bullet"/>
      <w:lvlText w:val="o"/>
      <w:lvlJc w:val="left"/>
      <w:pPr>
        <w:ind w:left="6114" w:hanging="360"/>
      </w:pPr>
      <w:rPr>
        <w:rFonts w:ascii="Courier New" w:hAnsi="Courier New" w:cs="Courier New" w:hint="default"/>
      </w:rPr>
    </w:lvl>
    <w:lvl w:ilvl="8" w:tplc="08090005" w:tentative="1">
      <w:start w:val="1"/>
      <w:numFmt w:val="bullet"/>
      <w:lvlText w:val=""/>
      <w:lvlJc w:val="left"/>
      <w:pPr>
        <w:ind w:left="6834" w:hanging="360"/>
      </w:pPr>
      <w:rPr>
        <w:rFonts w:ascii="Wingdings" w:hAnsi="Wingdings" w:hint="default"/>
      </w:rPr>
    </w:lvl>
  </w:abstractNum>
  <w:abstractNum w:abstractNumId="19" w15:restartNumberingAfterBreak="0">
    <w:nsid w:val="5E302AD4"/>
    <w:multiLevelType w:val="hybridMultilevel"/>
    <w:tmpl w:val="EA4E63CC"/>
    <w:lvl w:ilvl="0" w:tplc="0C090017">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15:restartNumberingAfterBreak="0">
    <w:nsid w:val="6130393E"/>
    <w:multiLevelType w:val="hybridMultilevel"/>
    <w:tmpl w:val="AF503F38"/>
    <w:lvl w:ilvl="0" w:tplc="0C09000F">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1" w15:restartNumberingAfterBreak="0">
    <w:nsid w:val="627A376A"/>
    <w:multiLevelType w:val="hybridMultilevel"/>
    <w:tmpl w:val="575024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2BA38D6"/>
    <w:multiLevelType w:val="multilevel"/>
    <w:tmpl w:val="7EA618F4"/>
    <w:lvl w:ilvl="0">
      <w:start w:val="1"/>
      <w:numFmt w:val="decimal"/>
      <w:lvlText w:val="%1."/>
      <w:lvlJc w:val="left"/>
      <w:pPr>
        <w:ind w:left="1080" w:hanging="720"/>
      </w:pPr>
      <w:rPr>
        <w:rFonts w:hint="default"/>
      </w:rPr>
    </w:lvl>
    <w:lvl w:ilvl="1">
      <w:start w:val="1"/>
      <w:numFmt w:val="decimal"/>
      <w:isLgl/>
      <w:lvlText w:val="%1.%2"/>
      <w:lvlJc w:val="left"/>
      <w:pPr>
        <w:ind w:left="1152" w:hanging="792"/>
      </w:pPr>
      <w:rPr>
        <w:rFonts w:hint="default"/>
      </w:rPr>
    </w:lvl>
    <w:lvl w:ilvl="2">
      <w:start w:val="1"/>
      <w:numFmt w:val="decimal"/>
      <w:isLgl/>
      <w:lvlText w:val="%1.%2.%3"/>
      <w:lvlJc w:val="left"/>
      <w:pPr>
        <w:ind w:left="1152" w:hanging="792"/>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683C064A"/>
    <w:multiLevelType w:val="hybridMultilevel"/>
    <w:tmpl w:val="2B8E2A68"/>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rPr>
        <w:rFonts w:hint="default"/>
      </w:rPr>
    </w:lvl>
    <w:lvl w:ilvl="2" w:tplc="65B2BD2A">
      <w:start w:val="3"/>
      <w:numFmt w:val="lowerLetter"/>
      <w:lvlText w:val="%3."/>
      <w:lvlJc w:val="left"/>
      <w:pPr>
        <w:ind w:left="2160" w:hanging="360"/>
      </w:pPr>
      <w:rPr>
        <w:rFont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C3612CC"/>
    <w:multiLevelType w:val="hybridMultilevel"/>
    <w:tmpl w:val="A95495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E0912B9"/>
    <w:multiLevelType w:val="hybridMultilevel"/>
    <w:tmpl w:val="A38A8992"/>
    <w:lvl w:ilvl="0" w:tplc="2D6E576E">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E2A1B58"/>
    <w:multiLevelType w:val="hybridMultilevel"/>
    <w:tmpl w:val="4CC0EA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1F75104"/>
    <w:multiLevelType w:val="hybridMultilevel"/>
    <w:tmpl w:val="BBDEB3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A1009AF"/>
    <w:multiLevelType w:val="hybridMultilevel"/>
    <w:tmpl w:val="73FE70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B1F3873"/>
    <w:multiLevelType w:val="hybridMultilevel"/>
    <w:tmpl w:val="1A3842F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7D336C49"/>
    <w:multiLevelType w:val="hybridMultilevel"/>
    <w:tmpl w:val="EE8050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D4C1A52"/>
    <w:multiLevelType w:val="hybridMultilevel"/>
    <w:tmpl w:val="BF1877E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7D5D20B0"/>
    <w:multiLevelType w:val="hybridMultilevel"/>
    <w:tmpl w:val="E006C73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7"/>
  </w:num>
  <w:num w:numId="2">
    <w:abstractNumId w:val="6"/>
  </w:num>
  <w:num w:numId="3">
    <w:abstractNumId w:val="2"/>
  </w:num>
  <w:num w:numId="4">
    <w:abstractNumId w:val="26"/>
  </w:num>
  <w:num w:numId="5">
    <w:abstractNumId w:val="25"/>
  </w:num>
  <w:num w:numId="6">
    <w:abstractNumId w:val="1"/>
  </w:num>
  <w:num w:numId="7">
    <w:abstractNumId w:val="4"/>
  </w:num>
  <w:num w:numId="8">
    <w:abstractNumId w:val="21"/>
  </w:num>
  <w:num w:numId="9">
    <w:abstractNumId w:val="8"/>
  </w:num>
  <w:num w:numId="10">
    <w:abstractNumId w:val="0"/>
  </w:num>
  <w:num w:numId="11">
    <w:abstractNumId w:val="23"/>
  </w:num>
  <w:num w:numId="12">
    <w:abstractNumId w:val="28"/>
  </w:num>
  <w:num w:numId="13">
    <w:abstractNumId w:val="15"/>
  </w:num>
  <w:num w:numId="14">
    <w:abstractNumId w:val="30"/>
  </w:num>
  <w:num w:numId="15">
    <w:abstractNumId w:val="24"/>
  </w:num>
  <w:num w:numId="16">
    <w:abstractNumId w:val="10"/>
  </w:num>
  <w:num w:numId="17">
    <w:abstractNumId w:val="17"/>
  </w:num>
  <w:num w:numId="18">
    <w:abstractNumId w:val="18"/>
  </w:num>
  <w:num w:numId="19">
    <w:abstractNumId w:val="12"/>
  </w:num>
  <w:num w:numId="20">
    <w:abstractNumId w:val="5"/>
  </w:num>
  <w:num w:numId="21">
    <w:abstractNumId w:val="29"/>
  </w:num>
  <w:num w:numId="22">
    <w:abstractNumId w:val="31"/>
  </w:num>
  <w:num w:numId="23">
    <w:abstractNumId w:val="16"/>
  </w:num>
  <w:num w:numId="24">
    <w:abstractNumId w:val="9"/>
  </w:num>
  <w:num w:numId="25">
    <w:abstractNumId w:val="14"/>
  </w:num>
  <w:num w:numId="26">
    <w:abstractNumId w:val="20"/>
  </w:num>
  <w:num w:numId="27">
    <w:abstractNumId w:val="27"/>
  </w:num>
  <w:num w:numId="28">
    <w:abstractNumId w:val="19"/>
  </w:num>
  <w:num w:numId="29">
    <w:abstractNumId w:val="13"/>
  </w:num>
  <w:num w:numId="3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2"/>
  </w:num>
  <w:num w:numId="32">
    <w:abstractNumId w:val="11"/>
  </w:num>
  <w:num w:numId="33">
    <w:abstractNumId w:val="32"/>
  </w:num>
  <w:num w:numId="34">
    <w:abstractNumId w:val="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360B"/>
    <w:rsid w:val="00002006"/>
    <w:rsid w:val="000038D4"/>
    <w:rsid w:val="00006F47"/>
    <w:rsid w:val="000103B8"/>
    <w:rsid w:val="00016B2D"/>
    <w:rsid w:val="00022528"/>
    <w:rsid w:val="000264AD"/>
    <w:rsid w:val="000309EE"/>
    <w:rsid w:val="00032DDD"/>
    <w:rsid w:val="0003685B"/>
    <w:rsid w:val="00037057"/>
    <w:rsid w:val="0003750C"/>
    <w:rsid w:val="00040B98"/>
    <w:rsid w:val="00044355"/>
    <w:rsid w:val="000468DB"/>
    <w:rsid w:val="00054C18"/>
    <w:rsid w:val="00055526"/>
    <w:rsid w:val="00056940"/>
    <w:rsid w:val="00056C97"/>
    <w:rsid w:val="000605C5"/>
    <w:rsid w:val="00060BDA"/>
    <w:rsid w:val="000671D0"/>
    <w:rsid w:val="00067415"/>
    <w:rsid w:val="00074350"/>
    <w:rsid w:val="00075387"/>
    <w:rsid w:val="0007648D"/>
    <w:rsid w:val="00080252"/>
    <w:rsid w:val="000815E6"/>
    <w:rsid w:val="00081D40"/>
    <w:rsid w:val="000846A6"/>
    <w:rsid w:val="00087019"/>
    <w:rsid w:val="00087AA7"/>
    <w:rsid w:val="00087E84"/>
    <w:rsid w:val="00090DCD"/>
    <w:rsid w:val="00091DDD"/>
    <w:rsid w:val="0009260C"/>
    <w:rsid w:val="000940ED"/>
    <w:rsid w:val="000952BC"/>
    <w:rsid w:val="000A2324"/>
    <w:rsid w:val="000A2869"/>
    <w:rsid w:val="000A3A30"/>
    <w:rsid w:val="000A3FBE"/>
    <w:rsid w:val="000A53F5"/>
    <w:rsid w:val="000A6600"/>
    <w:rsid w:val="000A6CFA"/>
    <w:rsid w:val="000A7777"/>
    <w:rsid w:val="000B1836"/>
    <w:rsid w:val="000C01F5"/>
    <w:rsid w:val="000C5AA2"/>
    <w:rsid w:val="000C5C7E"/>
    <w:rsid w:val="000C64EE"/>
    <w:rsid w:val="000C684E"/>
    <w:rsid w:val="000C6D3B"/>
    <w:rsid w:val="000D0227"/>
    <w:rsid w:val="000D1969"/>
    <w:rsid w:val="000D2313"/>
    <w:rsid w:val="000D51BD"/>
    <w:rsid w:val="000E2A47"/>
    <w:rsid w:val="000E500B"/>
    <w:rsid w:val="000E5AFC"/>
    <w:rsid w:val="000E68E4"/>
    <w:rsid w:val="000E7A04"/>
    <w:rsid w:val="000F3B59"/>
    <w:rsid w:val="000F56CF"/>
    <w:rsid w:val="0010258D"/>
    <w:rsid w:val="00106A2C"/>
    <w:rsid w:val="001113AF"/>
    <w:rsid w:val="00112FC8"/>
    <w:rsid w:val="00113041"/>
    <w:rsid w:val="00114ECC"/>
    <w:rsid w:val="00115237"/>
    <w:rsid w:val="0011578A"/>
    <w:rsid w:val="00122EA2"/>
    <w:rsid w:val="001234CE"/>
    <w:rsid w:val="00124544"/>
    <w:rsid w:val="00125672"/>
    <w:rsid w:val="00126298"/>
    <w:rsid w:val="00126C3F"/>
    <w:rsid w:val="00126F37"/>
    <w:rsid w:val="00130DAB"/>
    <w:rsid w:val="001310CA"/>
    <w:rsid w:val="00131156"/>
    <w:rsid w:val="001315EC"/>
    <w:rsid w:val="001402CB"/>
    <w:rsid w:val="00140780"/>
    <w:rsid w:val="001466F1"/>
    <w:rsid w:val="00150871"/>
    <w:rsid w:val="00156775"/>
    <w:rsid w:val="00161687"/>
    <w:rsid w:val="0016361E"/>
    <w:rsid w:val="001658A4"/>
    <w:rsid w:val="00165D88"/>
    <w:rsid w:val="00166103"/>
    <w:rsid w:val="00166CDD"/>
    <w:rsid w:val="00167807"/>
    <w:rsid w:val="00170EAD"/>
    <w:rsid w:val="00171449"/>
    <w:rsid w:val="00171E37"/>
    <w:rsid w:val="00172823"/>
    <w:rsid w:val="001734A2"/>
    <w:rsid w:val="001775E5"/>
    <w:rsid w:val="00180E2B"/>
    <w:rsid w:val="00184C9C"/>
    <w:rsid w:val="00193421"/>
    <w:rsid w:val="00194CDA"/>
    <w:rsid w:val="00195591"/>
    <w:rsid w:val="00196DC4"/>
    <w:rsid w:val="001A1A09"/>
    <w:rsid w:val="001A4BA0"/>
    <w:rsid w:val="001A59C6"/>
    <w:rsid w:val="001A67EB"/>
    <w:rsid w:val="001A71A4"/>
    <w:rsid w:val="001B1BDB"/>
    <w:rsid w:val="001B2370"/>
    <w:rsid w:val="001C1805"/>
    <w:rsid w:val="001C2C48"/>
    <w:rsid w:val="001C5818"/>
    <w:rsid w:val="001D460B"/>
    <w:rsid w:val="001E0398"/>
    <w:rsid w:val="001E0825"/>
    <w:rsid w:val="001E6FA7"/>
    <w:rsid w:val="001F565B"/>
    <w:rsid w:val="001F599F"/>
    <w:rsid w:val="001F5A1C"/>
    <w:rsid w:val="002013DA"/>
    <w:rsid w:val="002069A9"/>
    <w:rsid w:val="0020713E"/>
    <w:rsid w:val="00207BFB"/>
    <w:rsid w:val="00210725"/>
    <w:rsid w:val="00212CFB"/>
    <w:rsid w:val="0021360B"/>
    <w:rsid w:val="00214AC9"/>
    <w:rsid w:val="00215B1D"/>
    <w:rsid w:val="00220153"/>
    <w:rsid w:val="002210B4"/>
    <w:rsid w:val="00221A68"/>
    <w:rsid w:val="0022388D"/>
    <w:rsid w:val="002238AF"/>
    <w:rsid w:val="002261B5"/>
    <w:rsid w:val="00226EEA"/>
    <w:rsid w:val="002279A3"/>
    <w:rsid w:val="00233B4D"/>
    <w:rsid w:val="002348EA"/>
    <w:rsid w:val="0023660E"/>
    <w:rsid w:val="0024028B"/>
    <w:rsid w:val="00240F5F"/>
    <w:rsid w:val="00252BF5"/>
    <w:rsid w:val="002576EF"/>
    <w:rsid w:val="002608F1"/>
    <w:rsid w:val="002627D4"/>
    <w:rsid w:val="002628BF"/>
    <w:rsid w:val="00264732"/>
    <w:rsid w:val="00266D67"/>
    <w:rsid w:val="002672FC"/>
    <w:rsid w:val="0027137F"/>
    <w:rsid w:val="00274961"/>
    <w:rsid w:val="00274AB4"/>
    <w:rsid w:val="002769C3"/>
    <w:rsid w:val="0028026D"/>
    <w:rsid w:val="0028178B"/>
    <w:rsid w:val="0028449E"/>
    <w:rsid w:val="00286092"/>
    <w:rsid w:val="00286ED3"/>
    <w:rsid w:val="0029475F"/>
    <w:rsid w:val="00295D6B"/>
    <w:rsid w:val="0029778E"/>
    <w:rsid w:val="002A3007"/>
    <w:rsid w:val="002A50F9"/>
    <w:rsid w:val="002A5DE1"/>
    <w:rsid w:val="002A67D7"/>
    <w:rsid w:val="002B16A3"/>
    <w:rsid w:val="002B33AA"/>
    <w:rsid w:val="002B46B1"/>
    <w:rsid w:val="002B7C9C"/>
    <w:rsid w:val="002C7F4D"/>
    <w:rsid w:val="002D11FD"/>
    <w:rsid w:val="002D1B50"/>
    <w:rsid w:val="002D3687"/>
    <w:rsid w:val="002D48EF"/>
    <w:rsid w:val="002E5A7B"/>
    <w:rsid w:val="002E5F5D"/>
    <w:rsid w:val="002E7E4C"/>
    <w:rsid w:val="002F3120"/>
    <w:rsid w:val="002F35C3"/>
    <w:rsid w:val="002F3B7F"/>
    <w:rsid w:val="00307836"/>
    <w:rsid w:val="0031020E"/>
    <w:rsid w:val="0031191D"/>
    <w:rsid w:val="00312633"/>
    <w:rsid w:val="00316AE6"/>
    <w:rsid w:val="00317B55"/>
    <w:rsid w:val="00321126"/>
    <w:rsid w:val="003309F9"/>
    <w:rsid w:val="003310FA"/>
    <w:rsid w:val="00331F49"/>
    <w:rsid w:val="00332826"/>
    <w:rsid w:val="003400EB"/>
    <w:rsid w:val="00340313"/>
    <w:rsid w:val="00341966"/>
    <w:rsid w:val="003427A4"/>
    <w:rsid w:val="00342F01"/>
    <w:rsid w:val="00343DC8"/>
    <w:rsid w:val="00344DB5"/>
    <w:rsid w:val="00350E67"/>
    <w:rsid w:val="00351A9C"/>
    <w:rsid w:val="00353E0D"/>
    <w:rsid w:val="00354144"/>
    <w:rsid w:val="00362DFC"/>
    <w:rsid w:val="00366186"/>
    <w:rsid w:val="003672A4"/>
    <w:rsid w:val="00370BE8"/>
    <w:rsid w:val="0037350D"/>
    <w:rsid w:val="00373DE5"/>
    <w:rsid w:val="0037480D"/>
    <w:rsid w:val="00382149"/>
    <w:rsid w:val="00383047"/>
    <w:rsid w:val="0038308E"/>
    <w:rsid w:val="0038351D"/>
    <w:rsid w:val="00386716"/>
    <w:rsid w:val="003879BB"/>
    <w:rsid w:val="00387A6B"/>
    <w:rsid w:val="003916AD"/>
    <w:rsid w:val="00392B6A"/>
    <w:rsid w:val="00393552"/>
    <w:rsid w:val="003961FB"/>
    <w:rsid w:val="00396F17"/>
    <w:rsid w:val="003A01B3"/>
    <w:rsid w:val="003A0229"/>
    <w:rsid w:val="003A039C"/>
    <w:rsid w:val="003A1759"/>
    <w:rsid w:val="003A4DAD"/>
    <w:rsid w:val="003B0A39"/>
    <w:rsid w:val="003B6A00"/>
    <w:rsid w:val="003B7461"/>
    <w:rsid w:val="003C0BF2"/>
    <w:rsid w:val="003C225A"/>
    <w:rsid w:val="003C23E9"/>
    <w:rsid w:val="003C61A7"/>
    <w:rsid w:val="003C6883"/>
    <w:rsid w:val="003D2457"/>
    <w:rsid w:val="003D580B"/>
    <w:rsid w:val="003E7A86"/>
    <w:rsid w:val="003F39B9"/>
    <w:rsid w:val="004062C0"/>
    <w:rsid w:val="00407699"/>
    <w:rsid w:val="004111E7"/>
    <w:rsid w:val="00411AD5"/>
    <w:rsid w:val="00413AB9"/>
    <w:rsid w:val="00415C5C"/>
    <w:rsid w:val="00416615"/>
    <w:rsid w:val="004217AB"/>
    <w:rsid w:val="00422806"/>
    <w:rsid w:val="004248FE"/>
    <w:rsid w:val="00426128"/>
    <w:rsid w:val="00427A73"/>
    <w:rsid w:val="0043255E"/>
    <w:rsid w:val="004353E5"/>
    <w:rsid w:val="00437D4E"/>
    <w:rsid w:val="004413ED"/>
    <w:rsid w:val="00441713"/>
    <w:rsid w:val="004435DC"/>
    <w:rsid w:val="004463A4"/>
    <w:rsid w:val="00447B50"/>
    <w:rsid w:val="00447C42"/>
    <w:rsid w:val="00450E68"/>
    <w:rsid w:val="00453E92"/>
    <w:rsid w:val="00461E8D"/>
    <w:rsid w:val="0046384C"/>
    <w:rsid w:val="00465408"/>
    <w:rsid w:val="00465746"/>
    <w:rsid w:val="00471A88"/>
    <w:rsid w:val="0047357A"/>
    <w:rsid w:val="0047385C"/>
    <w:rsid w:val="00474032"/>
    <w:rsid w:val="004743BA"/>
    <w:rsid w:val="004746FE"/>
    <w:rsid w:val="0047627E"/>
    <w:rsid w:val="00485D8C"/>
    <w:rsid w:val="0048651B"/>
    <w:rsid w:val="00487C67"/>
    <w:rsid w:val="00491726"/>
    <w:rsid w:val="0049226B"/>
    <w:rsid w:val="0049611C"/>
    <w:rsid w:val="00496D5D"/>
    <w:rsid w:val="004A19E8"/>
    <w:rsid w:val="004A2651"/>
    <w:rsid w:val="004A3A6E"/>
    <w:rsid w:val="004A3D95"/>
    <w:rsid w:val="004A608B"/>
    <w:rsid w:val="004A7100"/>
    <w:rsid w:val="004B16F8"/>
    <w:rsid w:val="004B4E53"/>
    <w:rsid w:val="004C00BD"/>
    <w:rsid w:val="004C0BA7"/>
    <w:rsid w:val="004C22BA"/>
    <w:rsid w:val="004C3CB8"/>
    <w:rsid w:val="004C42DD"/>
    <w:rsid w:val="004C5A0F"/>
    <w:rsid w:val="004C62F0"/>
    <w:rsid w:val="004C7027"/>
    <w:rsid w:val="004C77A9"/>
    <w:rsid w:val="004D11C9"/>
    <w:rsid w:val="004D1369"/>
    <w:rsid w:val="004D7AF9"/>
    <w:rsid w:val="004D7DC5"/>
    <w:rsid w:val="004E1F69"/>
    <w:rsid w:val="004E23A3"/>
    <w:rsid w:val="004E43D7"/>
    <w:rsid w:val="004E66F2"/>
    <w:rsid w:val="004E6D19"/>
    <w:rsid w:val="004E71F2"/>
    <w:rsid w:val="004F19B1"/>
    <w:rsid w:val="004F395B"/>
    <w:rsid w:val="004F60AB"/>
    <w:rsid w:val="004F6341"/>
    <w:rsid w:val="00501D1C"/>
    <w:rsid w:val="00502D38"/>
    <w:rsid w:val="00503243"/>
    <w:rsid w:val="00505C71"/>
    <w:rsid w:val="00505DA5"/>
    <w:rsid w:val="0050788C"/>
    <w:rsid w:val="00507D2C"/>
    <w:rsid w:val="005116AD"/>
    <w:rsid w:val="00521733"/>
    <w:rsid w:val="00526F52"/>
    <w:rsid w:val="0053085D"/>
    <w:rsid w:val="00531DB4"/>
    <w:rsid w:val="00535F42"/>
    <w:rsid w:val="005360C4"/>
    <w:rsid w:val="00540875"/>
    <w:rsid w:val="00542E5D"/>
    <w:rsid w:val="00543228"/>
    <w:rsid w:val="00543307"/>
    <w:rsid w:val="0054682E"/>
    <w:rsid w:val="0055057F"/>
    <w:rsid w:val="00553D12"/>
    <w:rsid w:val="00554933"/>
    <w:rsid w:val="0055644C"/>
    <w:rsid w:val="00557409"/>
    <w:rsid w:val="00557922"/>
    <w:rsid w:val="00557A6C"/>
    <w:rsid w:val="005604A3"/>
    <w:rsid w:val="005604CA"/>
    <w:rsid w:val="00562AD4"/>
    <w:rsid w:val="005632D6"/>
    <w:rsid w:val="00566ABD"/>
    <w:rsid w:val="00567618"/>
    <w:rsid w:val="0057361F"/>
    <w:rsid w:val="0057716E"/>
    <w:rsid w:val="00581B63"/>
    <w:rsid w:val="00586A71"/>
    <w:rsid w:val="00590150"/>
    <w:rsid w:val="005919E8"/>
    <w:rsid w:val="00595A77"/>
    <w:rsid w:val="005968C4"/>
    <w:rsid w:val="005B01EA"/>
    <w:rsid w:val="005B28B3"/>
    <w:rsid w:val="005B2B16"/>
    <w:rsid w:val="005B4132"/>
    <w:rsid w:val="005B6630"/>
    <w:rsid w:val="005B71E2"/>
    <w:rsid w:val="005C0EF9"/>
    <w:rsid w:val="005C1262"/>
    <w:rsid w:val="005C164C"/>
    <w:rsid w:val="005C51C6"/>
    <w:rsid w:val="005C51DE"/>
    <w:rsid w:val="005D07B4"/>
    <w:rsid w:val="005D0C26"/>
    <w:rsid w:val="005D156C"/>
    <w:rsid w:val="005D5838"/>
    <w:rsid w:val="005D615C"/>
    <w:rsid w:val="005E6952"/>
    <w:rsid w:val="005E6FDE"/>
    <w:rsid w:val="005E7444"/>
    <w:rsid w:val="005F0060"/>
    <w:rsid w:val="005F06D3"/>
    <w:rsid w:val="005F08C5"/>
    <w:rsid w:val="005F63C3"/>
    <w:rsid w:val="00601FD6"/>
    <w:rsid w:val="00602D07"/>
    <w:rsid w:val="006050A5"/>
    <w:rsid w:val="00606887"/>
    <w:rsid w:val="006113C7"/>
    <w:rsid w:val="0061418B"/>
    <w:rsid w:val="00617E8E"/>
    <w:rsid w:val="006239AF"/>
    <w:rsid w:val="00625EE0"/>
    <w:rsid w:val="00626421"/>
    <w:rsid w:val="00632330"/>
    <w:rsid w:val="006359A0"/>
    <w:rsid w:val="00637733"/>
    <w:rsid w:val="006409F2"/>
    <w:rsid w:val="00641E01"/>
    <w:rsid w:val="006421FA"/>
    <w:rsid w:val="00643F65"/>
    <w:rsid w:val="0064529E"/>
    <w:rsid w:val="006463C0"/>
    <w:rsid w:val="0064713E"/>
    <w:rsid w:val="00647C4F"/>
    <w:rsid w:val="00650B5F"/>
    <w:rsid w:val="0065278C"/>
    <w:rsid w:val="00654859"/>
    <w:rsid w:val="00663B19"/>
    <w:rsid w:val="00664351"/>
    <w:rsid w:val="00664FC0"/>
    <w:rsid w:val="006659F2"/>
    <w:rsid w:val="006756D1"/>
    <w:rsid w:val="006776C8"/>
    <w:rsid w:val="00677BE8"/>
    <w:rsid w:val="0068064E"/>
    <w:rsid w:val="00681A9F"/>
    <w:rsid w:val="00682D9C"/>
    <w:rsid w:val="0068427A"/>
    <w:rsid w:val="00691983"/>
    <w:rsid w:val="00691F69"/>
    <w:rsid w:val="00692F11"/>
    <w:rsid w:val="006935E7"/>
    <w:rsid w:val="0069392E"/>
    <w:rsid w:val="006947D7"/>
    <w:rsid w:val="00694B17"/>
    <w:rsid w:val="00697B00"/>
    <w:rsid w:val="006A0CA8"/>
    <w:rsid w:val="006A27AB"/>
    <w:rsid w:val="006A70AA"/>
    <w:rsid w:val="006A7B1A"/>
    <w:rsid w:val="006B106A"/>
    <w:rsid w:val="006B20FA"/>
    <w:rsid w:val="006B346F"/>
    <w:rsid w:val="006B38AE"/>
    <w:rsid w:val="006B5A4D"/>
    <w:rsid w:val="006B6A2C"/>
    <w:rsid w:val="006C225D"/>
    <w:rsid w:val="006C532A"/>
    <w:rsid w:val="006C6C5F"/>
    <w:rsid w:val="006D4828"/>
    <w:rsid w:val="006D5F6A"/>
    <w:rsid w:val="006D6AFA"/>
    <w:rsid w:val="006D7A04"/>
    <w:rsid w:val="006E4BAB"/>
    <w:rsid w:val="006E5434"/>
    <w:rsid w:val="006E729A"/>
    <w:rsid w:val="006E7979"/>
    <w:rsid w:val="007017B5"/>
    <w:rsid w:val="0070255E"/>
    <w:rsid w:val="00702871"/>
    <w:rsid w:val="00702922"/>
    <w:rsid w:val="00703D4C"/>
    <w:rsid w:val="00703DFC"/>
    <w:rsid w:val="00704257"/>
    <w:rsid w:val="00705375"/>
    <w:rsid w:val="0070563E"/>
    <w:rsid w:val="00705B2B"/>
    <w:rsid w:val="00707E2E"/>
    <w:rsid w:val="00712D79"/>
    <w:rsid w:val="00716032"/>
    <w:rsid w:val="00722702"/>
    <w:rsid w:val="00723871"/>
    <w:rsid w:val="007274B9"/>
    <w:rsid w:val="007308F8"/>
    <w:rsid w:val="00730F9F"/>
    <w:rsid w:val="007317FE"/>
    <w:rsid w:val="00731872"/>
    <w:rsid w:val="00731A71"/>
    <w:rsid w:val="00731E9A"/>
    <w:rsid w:val="00732BC5"/>
    <w:rsid w:val="00735851"/>
    <w:rsid w:val="00736B23"/>
    <w:rsid w:val="0073721E"/>
    <w:rsid w:val="00740142"/>
    <w:rsid w:val="00741A43"/>
    <w:rsid w:val="00742AFD"/>
    <w:rsid w:val="00743CF9"/>
    <w:rsid w:val="0074448D"/>
    <w:rsid w:val="00746B7B"/>
    <w:rsid w:val="00747B03"/>
    <w:rsid w:val="00751197"/>
    <w:rsid w:val="007531AA"/>
    <w:rsid w:val="0075368F"/>
    <w:rsid w:val="007545D9"/>
    <w:rsid w:val="0075737D"/>
    <w:rsid w:val="0076067A"/>
    <w:rsid w:val="00760C52"/>
    <w:rsid w:val="00761453"/>
    <w:rsid w:val="007622F1"/>
    <w:rsid w:val="007628CB"/>
    <w:rsid w:val="00763F41"/>
    <w:rsid w:val="00766A94"/>
    <w:rsid w:val="00771157"/>
    <w:rsid w:val="00773B96"/>
    <w:rsid w:val="00785C56"/>
    <w:rsid w:val="00787863"/>
    <w:rsid w:val="00791435"/>
    <w:rsid w:val="00794F7E"/>
    <w:rsid w:val="007A177A"/>
    <w:rsid w:val="007A7B16"/>
    <w:rsid w:val="007A7D0B"/>
    <w:rsid w:val="007B741B"/>
    <w:rsid w:val="007C124E"/>
    <w:rsid w:val="007C396F"/>
    <w:rsid w:val="007D0658"/>
    <w:rsid w:val="007D1302"/>
    <w:rsid w:val="007D6213"/>
    <w:rsid w:val="007D6BD2"/>
    <w:rsid w:val="007D7A18"/>
    <w:rsid w:val="007E157A"/>
    <w:rsid w:val="007E235D"/>
    <w:rsid w:val="007E4855"/>
    <w:rsid w:val="007E648D"/>
    <w:rsid w:val="007F2D49"/>
    <w:rsid w:val="007F4809"/>
    <w:rsid w:val="00800C5B"/>
    <w:rsid w:val="0080587D"/>
    <w:rsid w:val="00805D9E"/>
    <w:rsid w:val="00805EF1"/>
    <w:rsid w:val="00805F38"/>
    <w:rsid w:val="008129DB"/>
    <w:rsid w:val="00813113"/>
    <w:rsid w:val="00813EF4"/>
    <w:rsid w:val="008141E4"/>
    <w:rsid w:val="00814763"/>
    <w:rsid w:val="00815C08"/>
    <w:rsid w:val="00825519"/>
    <w:rsid w:val="0082665A"/>
    <w:rsid w:val="008273C7"/>
    <w:rsid w:val="00833465"/>
    <w:rsid w:val="008334ED"/>
    <w:rsid w:val="00841F92"/>
    <w:rsid w:val="0084381C"/>
    <w:rsid w:val="00843E3F"/>
    <w:rsid w:val="00850AAD"/>
    <w:rsid w:val="00852AB0"/>
    <w:rsid w:val="0085378B"/>
    <w:rsid w:val="008541E1"/>
    <w:rsid w:val="00854B3F"/>
    <w:rsid w:val="0085632D"/>
    <w:rsid w:val="0085762B"/>
    <w:rsid w:val="00857B84"/>
    <w:rsid w:val="00857E7E"/>
    <w:rsid w:val="0086030A"/>
    <w:rsid w:val="00860DCD"/>
    <w:rsid w:val="00863062"/>
    <w:rsid w:val="008640C8"/>
    <w:rsid w:val="00872ED5"/>
    <w:rsid w:val="008767D8"/>
    <w:rsid w:val="008814B7"/>
    <w:rsid w:val="008815F1"/>
    <w:rsid w:val="008828AA"/>
    <w:rsid w:val="0088315F"/>
    <w:rsid w:val="0088593A"/>
    <w:rsid w:val="00890834"/>
    <w:rsid w:val="00890A62"/>
    <w:rsid w:val="00894322"/>
    <w:rsid w:val="00895A9D"/>
    <w:rsid w:val="00896344"/>
    <w:rsid w:val="008A35B8"/>
    <w:rsid w:val="008A5C77"/>
    <w:rsid w:val="008A6A34"/>
    <w:rsid w:val="008B02A2"/>
    <w:rsid w:val="008B0BC2"/>
    <w:rsid w:val="008B3C44"/>
    <w:rsid w:val="008B74F0"/>
    <w:rsid w:val="008C4CC9"/>
    <w:rsid w:val="008C518C"/>
    <w:rsid w:val="008C5CDE"/>
    <w:rsid w:val="008D1A4B"/>
    <w:rsid w:val="008D1BFF"/>
    <w:rsid w:val="008D28CB"/>
    <w:rsid w:val="008D5AD7"/>
    <w:rsid w:val="008D5F8B"/>
    <w:rsid w:val="008E2264"/>
    <w:rsid w:val="008E2BF3"/>
    <w:rsid w:val="008E619E"/>
    <w:rsid w:val="008F544A"/>
    <w:rsid w:val="008F5808"/>
    <w:rsid w:val="008F61AC"/>
    <w:rsid w:val="008F6CEC"/>
    <w:rsid w:val="008F6D4F"/>
    <w:rsid w:val="008F7083"/>
    <w:rsid w:val="008F72B6"/>
    <w:rsid w:val="008F7CD3"/>
    <w:rsid w:val="008F7EB3"/>
    <w:rsid w:val="00900E81"/>
    <w:rsid w:val="00901F1D"/>
    <w:rsid w:val="0090380F"/>
    <w:rsid w:val="00903D3B"/>
    <w:rsid w:val="00907C1A"/>
    <w:rsid w:val="00920BBD"/>
    <w:rsid w:val="00924D6E"/>
    <w:rsid w:val="009258E1"/>
    <w:rsid w:val="00926A04"/>
    <w:rsid w:val="00926A4B"/>
    <w:rsid w:val="00926F5A"/>
    <w:rsid w:val="00927DBA"/>
    <w:rsid w:val="00927F03"/>
    <w:rsid w:val="00933E15"/>
    <w:rsid w:val="00935276"/>
    <w:rsid w:val="0093700D"/>
    <w:rsid w:val="009415D1"/>
    <w:rsid w:val="0094211C"/>
    <w:rsid w:val="0094221A"/>
    <w:rsid w:val="009424BA"/>
    <w:rsid w:val="009461EC"/>
    <w:rsid w:val="009472FB"/>
    <w:rsid w:val="009519FB"/>
    <w:rsid w:val="009523F0"/>
    <w:rsid w:val="0096303E"/>
    <w:rsid w:val="00963065"/>
    <w:rsid w:val="009707C6"/>
    <w:rsid w:val="00972117"/>
    <w:rsid w:val="0097556D"/>
    <w:rsid w:val="00976CC9"/>
    <w:rsid w:val="00977EE9"/>
    <w:rsid w:val="00980A45"/>
    <w:rsid w:val="00982108"/>
    <w:rsid w:val="00982448"/>
    <w:rsid w:val="00982C9B"/>
    <w:rsid w:val="009835EE"/>
    <w:rsid w:val="009838CD"/>
    <w:rsid w:val="00990775"/>
    <w:rsid w:val="009935B5"/>
    <w:rsid w:val="00993D53"/>
    <w:rsid w:val="00995E81"/>
    <w:rsid w:val="00996119"/>
    <w:rsid w:val="009A2803"/>
    <w:rsid w:val="009A2FA7"/>
    <w:rsid w:val="009A384D"/>
    <w:rsid w:val="009A529C"/>
    <w:rsid w:val="009A75BE"/>
    <w:rsid w:val="009B2C67"/>
    <w:rsid w:val="009B34D9"/>
    <w:rsid w:val="009B6A30"/>
    <w:rsid w:val="009B71CC"/>
    <w:rsid w:val="009B773D"/>
    <w:rsid w:val="009C636A"/>
    <w:rsid w:val="009D3D2D"/>
    <w:rsid w:val="009D4BBA"/>
    <w:rsid w:val="009D5907"/>
    <w:rsid w:val="009D70B1"/>
    <w:rsid w:val="009E00A3"/>
    <w:rsid w:val="009E1455"/>
    <w:rsid w:val="009E1956"/>
    <w:rsid w:val="009E6990"/>
    <w:rsid w:val="009F2741"/>
    <w:rsid w:val="009F31B7"/>
    <w:rsid w:val="009F46AD"/>
    <w:rsid w:val="009F5493"/>
    <w:rsid w:val="009F6225"/>
    <w:rsid w:val="009F6AC5"/>
    <w:rsid w:val="00A0104D"/>
    <w:rsid w:val="00A02877"/>
    <w:rsid w:val="00A0313D"/>
    <w:rsid w:val="00A03CAF"/>
    <w:rsid w:val="00A041DD"/>
    <w:rsid w:val="00A04E67"/>
    <w:rsid w:val="00A05D82"/>
    <w:rsid w:val="00A108F0"/>
    <w:rsid w:val="00A10A30"/>
    <w:rsid w:val="00A1542F"/>
    <w:rsid w:val="00A15AA4"/>
    <w:rsid w:val="00A15B3A"/>
    <w:rsid w:val="00A15C68"/>
    <w:rsid w:val="00A16E9C"/>
    <w:rsid w:val="00A20E10"/>
    <w:rsid w:val="00A23F41"/>
    <w:rsid w:val="00A268FE"/>
    <w:rsid w:val="00A27208"/>
    <w:rsid w:val="00A35327"/>
    <w:rsid w:val="00A36EB8"/>
    <w:rsid w:val="00A3782B"/>
    <w:rsid w:val="00A41152"/>
    <w:rsid w:val="00A41D9C"/>
    <w:rsid w:val="00A4340C"/>
    <w:rsid w:val="00A455AC"/>
    <w:rsid w:val="00A505E2"/>
    <w:rsid w:val="00A5311F"/>
    <w:rsid w:val="00A5480C"/>
    <w:rsid w:val="00A55183"/>
    <w:rsid w:val="00A5660C"/>
    <w:rsid w:val="00A56F5F"/>
    <w:rsid w:val="00A57121"/>
    <w:rsid w:val="00A571F0"/>
    <w:rsid w:val="00A57335"/>
    <w:rsid w:val="00A577B4"/>
    <w:rsid w:val="00A6248E"/>
    <w:rsid w:val="00A651E9"/>
    <w:rsid w:val="00A661F8"/>
    <w:rsid w:val="00A70A09"/>
    <w:rsid w:val="00A72E49"/>
    <w:rsid w:val="00A73116"/>
    <w:rsid w:val="00A738CE"/>
    <w:rsid w:val="00A74221"/>
    <w:rsid w:val="00A74F20"/>
    <w:rsid w:val="00A75C47"/>
    <w:rsid w:val="00A77FE7"/>
    <w:rsid w:val="00A819B8"/>
    <w:rsid w:val="00A82422"/>
    <w:rsid w:val="00A84018"/>
    <w:rsid w:val="00A92E58"/>
    <w:rsid w:val="00A9398B"/>
    <w:rsid w:val="00A9571D"/>
    <w:rsid w:val="00A97380"/>
    <w:rsid w:val="00AA175C"/>
    <w:rsid w:val="00AB1E2B"/>
    <w:rsid w:val="00AB20F7"/>
    <w:rsid w:val="00AB5F1C"/>
    <w:rsid w:val="00AB73C1"/>
    <w:rsid w:val="00AC2B53"/>
    <w:rsid w:val="00AC44D6"/>
    <w:rsid w:val="00AC5CFD"/>
    <w:rsid w:val="00AC6C4B"/>
    <w:rsid w:val="00AD0B0B"/>
    <w:rsid w:val="00AD6B8C"/>
    <w:rsid w:val="00AD7074"/>
    <w:rsid w:val="00AE0A6D"/>
    <w:rsid w:val="00AE12E8"/>
    <w:rsid w:val="00AE3846"/>
    <w:rsid w:val="00AE3F3B"/>
    <w:rsid w:val="00AE4D72"/>
    <w:rsid w:val="00AF1504"/>
    <w:rsid w:val="00AF220D"/>
    <w:rsid w:val="00AF2AB6"/>
    <w:rsid w:val="00AF2ECB"/>
    <w:rsid w:val="00AF3AD1"/>
    <w:rsid w:val="00AF3C51"/>
    <w:rsid w:val="00B004A1"/>
    <w:rsid w:val="00B01DA2"/>
    <w:rsid w:val="00B02A43"/>
    <w:rsid w:val="00B04399"/>
    <w:rsid w:val="00B140CC"/>
    <w:rsid w:val="00B17776"/>
    <w:rsid w:val="00B21A6B"/>
    <w:rsid w:val="00B222B1"/>
    <w:rsid w:val="00B23D08"/>
    <w:rsid w:val="00B24274"/>
    <w:rsid w:val="00B271E6"/>
    <w:rsid w:val="00B3207D"/>
    <w:rsid w:val="00B37305"/>
    <w:rsid w:val="00B41AE5"/>
    <w:rsid w:val="00B453D1"/>
    <w:rsid w:val="00B51C76"/>
    <w:rsid w:val="00B528B3"/>
    <w:rsid w:val="00B57A4B"/>
    <w:rsid w:val="00B60730"/>
    <w:rsid w:val="00B61F7C"/>
    <w:rsid w:val="00B63E3E"/>
    <w:rsid w:val="00B6473C"/>
    <w:rsid w:val="00B67CA1"/>
    <w:rsid w:val="00B72797"/>
    <w:rsid w:val="00B73E39"/>
    <w:rsid w:val="00B8389A"/>
    <w:rsid w:val="00B92152"/>
    <w:rsid w:val="00B93366"/>
    <w:rsid w:val="00B96DA3"/>
    <w:rsid w:val="00BA0F8A"/>
    <w:rsid w:val="00BA1886"/>
    <w:rsid w:val="00BA30F6"/>
    <w:rsid w:val="00BA64EF"/>
    <w:rsid w:val="00BA67B8"/>
    <w:rsid w:val="00BA75D7"/>
    <w:rsid w:val="00BB14BF"/>
    <w:rsid w:val="00BB3D85"/>
    <w:rsid w:val="00BB3F19"/>
    <w:rsid w:val="00BB4543"/>
    <w:rsid w:val="00BB4B30"/>
    <w:rsid w:val="00BC1A19"/>
    <w:rsid w:val="00BD1288"/>
    <w:rsid w:val="00BD295B"/>
    <w:rsid w:val="00BD589F"/>
    <w:rsid w:val="00BD617D"/>
    <w:rsid w:val="00BE37D8"/>
    <w:rsid w:val="00BE496B"/>
    <w:rsid w:val="00BE51EF"/>
    <w:rsid w:val="00BE52A7"/>
    <w:rsid w:val="00BE57B8"/>
    <w:rsid w:val="00BE6A63"/>
    <w:rsid w:val="00BE6C7F"/>
    <w:rsid w:val="00BF1F27"/>
    <w:rsid w:val="00BF27D1"/>
    <w:rsid w:val="00BF4A77"/>
    <w:rsid w:val="00BF4F4C"/>
    <w:rsid w:val="00BF57A1"/>
    <w:rsid w:val="00BF57B6"/>
    <w:rsid w:val="00BF5E29"/>
    <w:rsid w:val="00C02BFC"/>
    <w:rsid w:val="00C06429"/>
    <w:rsid w:val="00C07D15"/>
    <w:rsid w:val="00C12DF0"/>
    <w:rsid w:val="00C25439"/>
    <w:rsid w:val="00C26C98"/>
    <w:rsid w:val="00C31B66"/>
    <w:rsid w:val="00C35698"/>
    <w:rsid w:val="00C436E3"/>
    <w:rsid w:val="00C45953"/>
    <w:rsid w:val="00C471B7"/>
    <w:rsid w:val="00C47526"/>
    <w:rsid w:val="00C50946"/>
    <w:rsid w:val="00C5130D"/>
    <w:rsid w:val="00C576B5"/>
    <w:rsid w:val="00C62949"/>
    <w:rsid w:val="00C6365C"/>
    <w:rsid w:val="00C63E13"/>
    <w:rsid w:val="00C64456"/>
    <w:rsid w:val="00C6608D"/>
    <w:rsid w:val="00C75981"/>
    <w:rsid w:val="00C7613E"/>
    <w:rsid w:val="00C81335"/>
    <w:rsid w:val="00C8144F"/>
    <w:rsid w:val="00C84B94"/>
    <w:rsid w:val="00C85D8D"/>
    <w:rsid w:val="00C85DF1"/>
    <w:rsid w:val="00C925C6"/>
    <w:rsid w:val="00C93F78"/>
    <w:rsid w:val="00C95588"/>
    <w:rsid w:val="00C961AD"/>
    <w:rsid w:val="00C9695B"/>
    <w:rsid w:val="00CA049C"/>
    <w:rsid w:val="00CA04D3"/>
    <w:rsid w:val="00CA48FC"/>
    <w:rsid w:val="00CA5FEB"/>
    <w:rsid w:val="00CA7371"/>
    <w:rsid w:val="00CB0769"/>
    <w:rsid w:val="00CB182C"/>
    <w:rsid w:val="00CB2E90"/>
    <w:rsid w:val="00CB360B"/>
    <w:rsid w:val="00CC27B1"/>
    <w:rsid w:val="00CC2815"/>
    <w:rsid w:val="00CC29E3"/>
    <w:rsid w:val="00CD2DAF"/>
    <w:rsid w:val="00CD3E4C"/>
    <w:rsid w:val="00CD729D"/>
    <w:rsid w:val="00CE3178"/>
    <w:rsid w:val="00CE4562"/>
    <w:rsid w:val="00CE51EC"/>
    <w:rsid w:val="00CF041F"/>
    <w:rsid w:val="00CF1115"/>
    <w:rsid w:val="00CF2935"/>
    <w:rsid w:val="00CF3431"/>
    <w:rsid w:val="00CF4CD1"/>
    <w:rsid w:val="00CF5EB2"/>
    <w:rsid w:val="00D06716"/>
    <w:rsid w:val="00D0740F"/>
    <w:rsid w:val="00D15E1B"/>
    <w:rsid w:val="00D171A2"/>
    <w:rsid w:val="00D215AC"/>
    <w:rsid w:val="00D23FF9"/>
    <w:rsid w:val="00D27B1C"/>
    <w:rsid w:val="00D31DB9"/>
    <w:rsid w:val="00D33024"/>
    <w:rsid w:val="00D3534C"/>
    <w:rsid w:val="00D44B58"/>
    <w:rsid w:val="00D5002B"/>
    <w:rsid w:val="00D50291"/>
    <w:rsid w:val="00D53881"/>
    <w:rsid w:val="00D6029A"/>
    <w:rsid w:val="00D60337"/>
    <w:rsid w:val="00D619C1"/>
    <w:rsid w:val="00D62D5A"/>
    <w:rsid w:val="00D65057"/>
    <w:rsid w:val="00D66B30"/>
    <w:rsid w:val="00D671A7"/>
    <w:rsid w:val="00D72634"/>
    <w:rsid w:val="00D72700"/>
    <w:rsid w:val="00D72722"/>
    <w:rsid w:val="00D7553A"/>
    <w:rsid w:val="00D80940"/>
    <w:rsid w:val="00D8183D"/>
    <w:rsid w:val="00D82917"/>
    <w:rsid w:val="00D8376A"/>
    <w:rsid w:val="00D90A00"/>
    <w:rsid w:val="00D91817"/>
    <w:rsid w:val="00D91BF8"/>
    <w:rsid w:val="00D928BC"/>
    <w:rsid w:val="00D95790"/>
    <w:rsid w:val="00DA0E4D"/>
    <w:rsid w:val="00DA19A0"/>
    <w:rsid w:val="00DA3FF8"/>
    <w:rsid w:val="00DB00A3"/>
    <w:rsid w:val="00DB0F19"/>
    <w:rsid w:val="00DB3742"/>
    <w:rsid w:val="00DB3D7F"/>
    <w:rsid w:val="00DB3DCE"/>
    <w:rsid w:val="00DB4B3F"/>
    <w:rsid w:val="00DB7D17"/>
    <w:rsid w:val="00DC2CF7"/>
    <w:rsid w:val="00DC7B88"/>
    <w:rsid w:val="00DD19FB"/>
    <w:rsid w:val="00DD2211"/>
    <w:rsid w:val="00DE294D"/>
    <w:rsid w:val="00DE306E"/>
    <w:rsid w:val="00DE34BC"/>
    <w:rsid w:val="00DE760D"/>
    <w:rsid w:val="00DF3408"/>
    <w:rsid w:val="00DF4207"/>
    <w:rsid w:val="00DF573B"/>
    <w:rsid w:val="00DF7EE8"/>
    <w:rsid w:val="00E020B0"/>
    <w:rsid w:val="00E039A8"/>
    <w:rsid w:val="00E07E1B"/>
    <w:rsid w:val="00E10A50"/>
    <w:rsid w:val="00E11ACB"/>
    <w:rsid w:val="00E12556"/>
    <w:rsid w:val="00E13216"/>
    <w:rsid w:val="00E2396C"/>
    <w:rsid w:val="00E23CF9"/>
    <w:rsid w:val="00E261DB"/>
    <w:rsid w:val="00E264BF"/>
    <w:rsid w:val="00E30907"/>
    <w:rsid w:val="00E33AD0"/>
    <w:rsid w:val="00E36012"/>
    <w:rsid w:val="00E426DC"/>
    <w:rsid w:val="00E42AA9"/>
    <w:rsid w:val="00E45BCA"/>
    <w:rsid w:val="00E54B4E"/>
    <w:rsid w:val="00E5567A"/>
    <w:rsid w:val="00E56331"/>
    <w:rsid w:val="00E56861"/>
    <w:rsid w:val="00E61629"/>
    <w:rsid w:val="00E62D96"/>
    <w:rsid w:val="00E6369C"/>
    <w:rsid w:val="00E644C4"/>
    <w:rsid w:val="00E646DF"/>
    <w:rsid w:val="00E6712E"/>
    <w:rsid w:val="00E74AC8"/>
    <w:rsid w:val="00E7659F"/>
    <w:rsid w:val="00E8418E"/>
    <w:rsid w:val="00E84DA6"/>
    <w:rsid w:val="00E85FAA"/>
    <w:rsid w:val="00E901FB"/>
    <w:rsid w:val="00E935ED"/>
    <w:rsid w:val="00E96EF5"/>
    <w:rsid w:val="00EA1389"/>
    <w:rsid w:val="00EA2433"/>
    <w:rsid w:val="00EA674B"/>
    <w:rsid w:val="00EB1996"/>
    <w:rsid w:val="00EB44C4"/>
    <w:rsid w:val="00EB599A"/>
    <w:rsid w:val="00EB65C6"/>
    <w:rsid w:val="00EC04BC"/>
    <w:rsid w:val="00EC57DD"/>
    <w:rsid w:val="00ED0A7F"/>
    <w:rsid w:val="00ED3177"/>
    <w:rsid w:val="00ED4FDD"/>
    <w:rsid w:val="00ED7989"/>
    <w:rsid w:val="00EE153B"/>
    <w:rsid w:val="00EE290A"/>
    <w:rsid w:val="00EE2CE0"/>
    <w:rsid w:val="00EE755B"/>
    <w:rsid w:val="00EE7AF8"/>
    <w:rsid w:val="00EF0526"/>
    <w:rsid w:val="00EF1E78"/>
    <w:rsid w:val="00EF511E"/>
    <w:rsid w:val="00F004DC"/>
    <w:rsid w:val="00F00DF8"/>
    <w:rsid w:val="00F012F8"/>
    <w:rsid w:val="00F0736C"/>
    <w:rsid w:val="00F108C8"/>
    <w:rsid w:val="00F1181A"/>
    <w:rsid w:val="00F1283C"/>
    <w:rsid w:val="00F1311C"/>
    <w:rsid w:val="00F1443C"/>
    <w:rsid w:val="00F14DDB"/>
    <w:rsid w:val="00F15475"/>
    <w:rsid w:val="00F16642"/>
    <w:rsid w:val="00F2015A"/>
    <w:rsid w:val="00F224CE"/>
    <w:rsid w:val="00F2439E"/>
    <w:rsid w:val="00F24887"/>
    <w:rsid w:val="00F25DA9"/>
    <w:rsid w:val="00F25E23"/>
    <w:rsid w:val="00F302B2"/>
    <w:rsid w:val="00F30908"/>
    <w:rsid w:val="00F36ECB"/>
    <w:rsid w:val="00F37034"/>
    <w:rsid w:val="00F371E4"/>
    <w:rsid w:val="00F40449"/>
    <w:rsid w:val="00F409B4"/>
    <w:rsid w:val="00F44987"/>
    <w:rsid w:val="00F45B35"/>
    <w:rsid w:val="00F53766"/>
    <w:rsid w:val="00F53974"/>
    <w:rsid w:val="00F55961"/>
    <w:rsid w:val="00F55E89"/>
    <w:rsid w:val="00F57FF4"/>
    <w:rsid w:val="00F6064D"/>
    <w:rsid w:val="00F60D4D"/>
    <w:rsid w:val="00F615F3"/>
    <w:rsid w:val="00F6281E"/>
    <w:rsid w:val="00F64FD6"/>
    <w:rsid w:val="00F65145"/>
    <w:rsid w:val="00F6613B"/>
    <w:rsid w:val="00F66B2F"/>
    <w:rsid w:val="00F71DE7"/>
    <w:rsid w:val="00F85240"/>
    <w:rsid w:val="00F86B6A"/>
    <w:rsid w:val="00F90E93"/>
    <w:rsid w:val="00F91C73"/>
    <w:rsid w:val="00F92E50"/>
    <w:rsid w:val="00F93BCB"/>
    <w:rsid w:val="00F9452C"/>
    <w:rsid w:val="00F952CF"/>
    <w:rsid w:val="00FA42A0"/>
    <w:rsid w:val="00FB211D"/>
    <w:rsid w:val="00FB41A9"/>
    <w:rsid w:val="00FB54D0"/>
    <w:rsid w:val="00FB561B"/>
    <w:rsid w:val="00FC010D"/>
    <w:rsid w:val="00FC0194"/>
    <w:rsid w:val="00FC0701"/>
    <w:rsid w:val="00FC35BB"/>
    <w:rsid w:val="00FC3A73"/>
    <w:rsid w:val="00FC45F2"/>
    <w:rsid w:val="00FC5BCB"/>
    <w:rsid w:val="00FD1F9D"/>
    <w:rsid w:val="00FD2EC2"/>
    <w:rsid w:val="00FD4C17"/>
    <w:rsid w:val="00FE0CEA"/>
    <w:rsid w:val="00FE1270"/>
    <w:rsid w:val="00FE2262"/>
    <w:rsid w:val="00FF63E2"/>
    <w:rsid w:val="00FF77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0D29F"/>
  <w15:docId w15:val="{D90CC7A2-AF54-5343-BAFA-40D6351B0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pPr>
        <w:spacing w:after="120" w:line="28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4" w:unhideWhenUsed="1" w:qFormat="1"/>
    <w:lsdException w:name="heading 6" w:semiHidden="1" w:uiPriority="4" w:unhideWhenUsed="1" w:qFormat="1"/>
    <w:lsdException w:name="heading 7" w:semiHidden="1" w:uiPriority="4"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A45"/>
    <w:rPr>
      <w:sz w:val="26"/>
    </w:rPr>
  </w:style>
  <w:style w:type="paragraph" w:styleId="Heading1">
    <w:name w:val="heading 1"/>
    <w:basedOn w:val="Normal"/>
    <w:next w:val="Normal"/>
    <w:link w:val="Heading1Char"/>
    <w:uiPriority w:val="4"/>
    <w:qFormat/>
    <w:rsid w:val="00926A4B"/>
    <w:pPr>
      <w:keepNext/>
      <w:keepLines/>
      <w:spacing w:after="360" w:line="680" w:lineRule="atLeast"/>
      <w:outlineLvl w:val="0"/>
    </w:pPr>
    <w:rPr>
      <w:rFonts w:ascii="VAG Rounded" w:eastAsiaTheme="majorEastAsia" w:hAnsi="VAG Rounded" w:cstheme="majorBidi"/>
      <w:b/>
      <w:color w:val="005496" w:themeColor="accent1"/>
      <w:spacing w:val="14"/>
      <w:sz w:val="70"/>
      <w:szCs w:val="32"/>
    </w:rPr>
  </w:style>
  <w:style w:type="paragraph" w:styleId="Heading2">
    <w:name w:val="heading 2"/>
    <w:basedOn w:val="Normal"/>
    <w:next w:val="Normal"/>
    <w:link w:val="Heading2Char"/>
    <w:uiPriority w:val="4"/>
    <w:qFormat/>
    <w:rsid w:val="00926A4B"/>
    <w:pPr>
      <w:keepNext/>
      <w:keepLines/>
      <w:spacing w:after="60" w:line="360" w:lineRule="atLeast"/>
      <w:outlineLvl w:val="1"/>
    </w:pPr>
    <w:rPr>
      <w:rFonts w:ascii="VAG Rounded" w:eastAsiaTheme="majorEastAsia" w:hAnsi="VAG Rounded" w:cstheme="majorBidi"/>
      <w:b/>
      <w:color w:val="005496" w:themeColor="accent1"/>
      <w:sz w:val="32"/>
      <w:szCs w:val="26"/>
    </w:rPr>
  </w:style>
  <w:style w:type="paragraph" w:styleId="Heading3">
    <w:name w:val="heading 3"/>
    <w:basedOn w:val="Normal"/>
    <w:next w:val="Normal"/>
    <w:link w:val="Heading3Char"/>
    <w:uiPriority w:val="4"/>
    <w:qFormat/>
    <w:rsid w:val="00E56331"/>
    <w:pPr>
      <w:keepNext/>
      <w:keepLines/>
      <w:spacing w:after="60"/>
      <w:outlineLvl w:val="2"/>
    </w:pPr>
    <w:rPr>
      <w:rFonts w:asciiTheme="majorHAnsi" w:eastAsiaTheme="majorEastAsia" w:hAnsiTheme="majorHAnsi" w:cstheme="majorBidi"/>
      <w:b/>
      <w:szCs w:val="32"/>
    </w:rPr>
  </w:style>
  <w:style w:type="paragraph" w:styleId="Heading4">
    <w:name w:val="heading 4"/>
    <w:basedOn w:val="Normal"/>
    <w:next w:val="Normal"/>
    <w:link w:val="Heading4Char"/>
    <w:uiPriority w:val="4"/>
    <w:unhideWhenUsed/>
    <w:qFormat/>
    <w:rsid w:val="00E56331"/>
    <w:pPr>
      <w:keepNext/>
      <w:keepLines/>
      <w:spacing w:before="40" w:after="0"/>
      <w:outlineLvl w:val="3"/>
    </w:pPr>
    <w:rPr>
      <w:rFonts w:asciiTheme="majorHAnsi" w:eastAsiaTheme="majorEastAsia" w:hAnsiTheme="majorHAnsi" w:cstheme="majorBidi"/>
      <w:i/>
      <w:iCs/>
      <w:color w:val="005496" w:themeColor="accent1"/>
    </w:rPr>
  </w:style>
  <w:style w:type="paragraph" w:styleId="Heading5">
    <w:name w:val="heading 5"/>
    <w:basedOn w:val="Normal"/>
    <w:next w:val="Normal"/>
    <w:link w:val="Heading5Char"/>
    <w:uiPriority w:val="4"/>
    <w:unhideWhenUsed/>
    <w:qFormat/>
    <w:rsid w:val="00F6064D"/>
    <w:pPr>
      <w:keepNext/>
      <w:keepLines/>
      <w:spacing w:before="40" w:after="0"/>
      <w:outlineLvl w:val="4"/>
    </w:pPr>
    <w:rPr>
      <w:rFonts w:asciiTheme="majorHAnsi" w:eastAsiaTheme="majorEastAsia" w:hAnsiTheme="majorHAnsi" w:cstheme="majorBidi"/>
      <w:color w:val="003E70"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rsid w:val="00926A4B"/>
    <w:rPr>
      <w:rFonts w:ascii="VAG Rounded" w:eastAsiaTheme="majorEastAsia" w:hAnsi="VAG Rounded" w:cstheme="majorBidi"/>
      <w:b/>
      <w:color w:val="005496" w:themeColor="accent1"/>
      <w:spacing w:val="14"/>
      <w:sz w:val="70"/>
      <w:szCs w:val="32"/>
    </w:rPr>
  </w:style>
  <w:style w:type="paragraph" w:customStyle="1" w:styleId="PWDAContacts">
    <w:name w:val="PWDA Contacts"/>
    <w:uiPriority w:val="5"/>
    <w:qFormat/>
    <w:rsid w:val="00FD4C17"/>
    <w:pPr>
      <w:spacing w:before="80" w:after="0" w:line="240" w:lineRule="atLeast"/>
    </w:pPr>
    <w:rPr>
      <w:sz w:val="20"/>
    </w:rPr>
  </w:style>
  <w:style w:type="character" w:customStyle="1" w:styleId="PWDAContactsHeading">
    <w:name w:val="PWDA Contacts Heading"/>
    <w:basedOn w:val="DefaultParagraphFont"/>
    <w:uiPriority w:val="5"/>
    <w:qFormat/>
    <w:rsid w:val="00FD4C17"/>
    <w:rPr>
      <w:b/>
      <w:color w:val="005496" w:themeColor="text2"/>
    </w:rPr>
  </w:style>
  <w:style w:type="paragraph" w:styleId="Header">
    <w:name w:val="header"/>
    <w:basedOn w:val="Normal"/>
    <w:link w:val="HeaderChar"/>
    <w:uiPriority w:val="99"/>
    <w:unhideWhenUsed/>
    <w:rsid w:val="00F128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283C"/>
    <w:rPr>
      <w:sz w:val="24"/>
    </w:rPr>
  </w:style>
  <w:style w:type="paragraph" w:styleId="Footer">
    <w:name w:val="footer"/>
    <w:basedOn w:val="Normal"/>
    <w:link w:val="FooterChar"/>
    <w:uiPriority w:val="99"/>
    <w:unhideWhenUsed/>
    <w:rsid w:val="00F1283C"/>
    <w:pPr>
      <w:tabs>
        <w:tab w:val="center" w:pos="4680"/>
        <w:tab w:val="right" w:pos="9360"/>
      </w:tabs>
      <w:spacing w:after="0" w:line="240" w:lineRule="auto"/>
    </w:pPr>
    <w:rPr>
      <w:color w:val="005496" w:themeColor="accent1"/>
    </w:rPr>
  </w:style>
  <w:style w:type="character" w:customStyle="1" w:styleId="FooterChar">
    <w:name w:val="Footer Char"/>
    <w:basedOn w:val="DefaultParagraphFont"/>
    <w:link w:val="Footer"/>
    <w:uiPriority w:val="99"/>
    <w:rsid w:val="00F1283C"/>
    <w:rPr>
      <w:color w:val="005496" w:themeColor="accent1"/>
      <w:sz w:val="24"/>
    </w:rPr>
  </w:style>
  <w:style w:type="paragraph" w:styleId="TOC1">
    <w:name w:val="toc 1"/>
    <w:basedOn w:val="Normal"/>
    <w:next w:val="Normal"/>
    <w:autoRedefine/>
    <w:uiPriority w:val="39"/>
    <w:rsid w:val="00505DA5"/>
    <w:pPr>
      <w:pBdr>
        <w:bottom w:val="single" w:sz="4" w:space="3" w:color="auto"/>
        <w:between w:val="single" w:sz="4" w:space="3" w:color="auto"/>
      </w:pBdr>
      <w:tabs>
        <w:tab w:val="right" w:pos="9628"/>
      </w:tabs>
      <w:spacing w:before="240" w:after="0"/>
    </w:pPr>
    <w:rPr>
      <w:noProof/>
    </w:rPr>
  </w:style>
  <w:style w:type="character" w:styleId="Hyperlink">
    <w:name w:val="Hyperlink"/>
    <w:basedOn w:val="DefaultParagraphFont"/>
    <w:uiPriority w:val="99"/>
    <w:unhideWhenUsed/>
    <w:rsid w:val="00C02BFC"/>
    <w:rPr>
      <w:b/>
      <w:color w:val="005496" w:themeColor="hyperlink"/>
      <w:u w:val="single"/>
    </w:rPr>
  </w:style>
  <w:style w:type="paragraph" w:styleId="TOCHeading">
    <w:name w:val="TOC Heading"/>
    <w:basedOn w:val="Heading1"/>
    <w:next w:val="Normal"/>
    <w:uiPriority w:val="39"/>
    <w:qFormat/>
    <w:rsid w:val="008E2BF3"/>
    <w:pPr>
      <w:spacing w:after="240"/>
      <w:outlineLvl w:val="9"/>
    </w:pPr>
    <w:rPr>
      <w:lang w:val="en-US"/>
    </w:rPr>
  </w:style>
  <w:style w:type="character" w:customStyle="1" w:styleId="Heading2Char">
    <w:name w:val="Heading 2 Char"/>
    <w:basedOn w:val="DefaultParagraphFont"/>
    <w:link w:val="Heading2"/>
    <w:uiPriority w:val="4"/>
    <w:rsid w:val="00926A4B"/>
    <w:rPr>
      <w:rFonts w:ascii="VAG Rounded" w:eastAsiaTheme="majorEastAsia" w:hAnsi="VAG Rounded" w:cstheme="majorBidi"/>
      <w:b/>
      <w:color w:val="005496" w:themeColor="accent1"/>
      <w:sz w:val="32"/>
      <w:szCs w:val="26"/>
    </w:rPr>
  </w:style>
  <w:style w:type="character" w:customStyle="1" w:styleId="Heading3Char">
    <w:name w:val="Heading 3 Char"/>
    <w:basedOn w:val="DefaultParagraphFont"/>
    <w:link w:val="Heading3"/>
    <w:uiPriority w:val="4"/>
    <w:rsid w:val="00637733"/>
    <w:rPr>
      <w:rFonts w:asciiTheme="majorHAnsi" w:eastAsiaTheme="majorEastAsia" w:hAnsiTheme="majorHAnsi" w:cstheme="majorBidi"/>
      <w:b/>
      <w:szCs w:val="32"/>
    </w:rPr>
  </w:style>
  <w:style w:type="paragraph" w:customStyle="1" w:styleId="TableGap">
    <w:name w:val="Table Gap"/>
    <w:basedOn w:val="Normal"/>
    <w:uiPriority w:val="5"/>
    <w:qFormat/>
    <w:rsid w:val="001A67EB"/>
    <w:pPr>
      <w:spacing w:after="0" w:line="240" w:lineRule="auto"/>
    </w:pPr>
    <w:rPr>
      <w:sz w:val="6"/>
    </w:rPr>
  </w:style>
  <w:style w:type="paragraph" w:customStyle="1" w:styleId="Bullet1">
    <w:name w:val="Bullet 1"/>
    <w:basedOn w:val="Normal"/>
    <w:uiPriority w:val="1"/>
    <w:qFormat/>
    <w:rsid w:val="001234CE"/>
    <w:pPr>
      <w:numPr>
        <w:numId w:val="2"/>
      </w:numPr>
    </w:pPr>
  </w:style>
  <w:style w:type="paragraph" w:styleId="ListParagraph">
    <w:name w:val="List Paragraph"/>
    <w:basedOn w:val="Normal"/>
    <w:uiPriority w:val="34"/>
    <w:qFormat/>
    <w:rsid w:val="003C225A"/>
    <w:pPr>
      <w:ind w:left="454"/>
      <w:contextualSpacing/>
    </w:pPr>
  </w:style>
  <w:style w:type="numbering" w:customStyle="1" w:styleId="PWDABullets">
    <w:name w:val="PWDA_Bullets"/>
    <w:uiPriority w:val="99"/>
    <w:rsid w:val="001234CE"/>
    <w:pPr>
      <w:numPr>
        <w:numId w:val="1"/>
      </w:numPr>
    </w:pPr>
  </w:style>
  <w:style w:type="paragraph" w:customStyle="1" w:styleId="NumberedMultiList">
    <w:name w:val="Numbered Multi List"/>
    <w:basedOn w:val="Normal"/>
    <w:uiPriority w:val="1"/>
    <w:qFormat/>
    <w:rsid w:val="00C02BFC"/>
    <w:pPr>
      <w:numPr>
        <w:numId w:val="3"/>
      </w:numPr>
    </w:pPr>
  </w:style>
  <w:style w:type="numbering" w:customStyle="1" w:styleId="PWDANumbered">
    <w:name w:val="PWDA_Numbered"/>
    <w:uiPriority w:val="99"/>
    <w:rsid w:val="00C02BFC"/>
    <w:pPr>
      <w:numPr>
        <w:numId w:val="3"/>
      </w:numPr>
    </w:pPr>
  </w:style>
  <w:style w:type="character" w:customStyle="1" w:styleId="UnresolvedMention1">
    <w:name w:val="Unresolved Mention1"/>
    <w:basedOn w:val="DefaultParagraphFont"/>
    <w:uiPriority w:val="99"/>
    <w:semiHidden/>
    <w:unhideWhenUsed/>
    <w:rsid w:val="00C02BFC"/>
    <w:rPr>
      <w:color w:val="808080"/>
      <w:shd w:val="clear" w:color="auto" w:fill="E6E6E6"/>
    </w:rPr>
  </w:style>
  <w:style w:type="table" w:styleId="TableGrid">
    <w:name w:val="Table Grid"/>
    <w:basedOn w:val="TableNormal"/>
    <w:uiPriority w:val="39"/>
    <w:rsid w:val="008943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
    <w:name w:val="Grid Table 5 Dark - Accent 11"/>
    <w:basedOn w:val="TableNormal"/>
    <w:uiPriority w:val="50"/>
    <w:rsid w:val="00CA48F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7DF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5496"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5496"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5496"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5496" w:themeFill="accent1"/>
      </w:tcPr>
    </w:tblStylePr>
    <w:tblStylePr w:type="band1Vert">
      <w:tblPr/>
      <w:tcPr>
        <w:shd w:val="clear" w:color="auto" w:fill="6FBFFF" w:themeFill="accent1" w:themeFillTint="66"/>
      </w:tcPr>
    </w:tblStylePr>
    <w:tblStylePr w:type="band1Horz">
      <w:tblPr/>
      <w:tcPr>
        <w:shd w:val="clear" w:color="auto" w:fill="6FBFFF" w:themeFill="accent1" w:themeFillTint="66"/>
      </w:tcPr>
    </w:tblStylePr>
  </w:style>
  <w:style w:type="table" w:customStyle="1" w:styleId="GridTable4-Accent11">
    <w:name w:val="Grid Table 4 - Accent 11"/>
    <w:basedOn w:val="TableNormal"/>
    <w:uiPriority w:val="49"/>
    <w:rsid w:val="00CA48FC"/>
    <w:pPr>
      <w:spacing w:after="0"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insideV w:val="nil"/>
        </w:tcBorders>
        <w:shd w:val="clear" w:color="auto" w:fill="005496" w:themeFill="accent1"/>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paragraph" w:styleId="Title">
    <w:name w:val="Title"/>
    <w:basedOn w:val="Normal"/>
    <w:next w:val="Normal"/>
    <w:link w:val="TitleChar"/>
    <w:uiPriority w:val="4"/>
    <w:qFormat/>
    <w:rsid w:val="000952BC"/>
    <w:pPr>
      <w:spacing w:after="0" w:line="1080" w:lineRule="atLeast"/>
      <w:contextualSpacing/>
    </w:pPr>
    <w:rPr>
      <w:rFonts w:asciiTheme="majorHAnsi" w:eastAsiaTheme="majorEastAsia" w:hAnsiTheme="majorHAnsi" w:cstheme="majorBidi"/>
      <w:color w:val="FFFFFF" w:themeColor="background1"/>
      <w:spacing w:val="-10"/>
      <w:kern w:val="28"/>
      <w:sz w:val="108"/>
      <w:szCs w:val="56"/>
    </w:rPr>
  </w:style>
  <w:style w:type="character" w:customStyle="1" w:styleId="TitleChar">
    <w:name w:val="Title Char"/>
    <w:basedOn w:val="DefaultParagraphFont"/>
    <w:link w:val="Title"/>
    <w:uiPriority w:val="4"/>
    <w:rsid w:val="00637733"/>
    <w:rPr>
      <w:rFonts w:asciiTheme="majorHAnsi" w:eastAsiaTheme="majorEastAsia" w:hAnsiTheme="majorHAnsi" w:cstheme="majorBidi"/>
      <w:color w:val="FFFFFF" w:themeColor="background1"/>
      <w:spacing w:val="-10"/>
      <w:kern w:val="28"/>
      <w:sz w:val="108"/>
      <w:szCs w:val="56"/>
    </w:rPr>
  </w:style>
  <w:style w:type="paragraph" w:customStyle="1" w:styleId="TitleDate">
    <w:name w:val="Title Date"/>
    <w:uiPriority w:val="4"/>
    <w:qFormat/>
    <w:rsid w:val="000952BC"/>
    <w:pPr>
      <w:spacing w:after="0" w:line="240" w:lineRule="auto"/>
    </w:pPr>
    <w:rPr>
      <w:caps/>
      <w:color w:val="FFFFFF" w:themeColor="background1"/>
      <w:sz w:val="38"/>
    </w:rPr>
  </w:style>
  <w:style w:type="character" w:customStyle="1" w:styleId="Heading4Char">
    <w:name w:val="Heading 4 Char"/>
    <w:basedOn w:val="DefaultParagraphFont"/>
    <w:link w:val="Heading4"/>
    <w:uiPriority w:val="4"/>
    <w:rsid w:val="00637733"/>
    <w:rPr>
      <w:rFonts w:asciiTheme="majorHAnsi" w:eastAsiaTheme="majorEastAsia" w:hAnsiTheme="majorHAnsi" w:cstheme="majorBidi"/>
      <w:i/>
      <w:iCs/>
      <w:color w:val="005496" w:themeColor="accent1"/>
    </w:rPr>
  </w:style>
  <w:style w:type="paragraph" w:styleId="Caption">
    <w:name w:val="caption"/>
    <w:basedOn w:val="Normal"/>
    <w:next w:val="Normal"/>
    <w:uiPriority w:val="35"/>
    <w:unhideWhenUsed/>
    <w:qFormat/>
    <w:rsid w:val="00637733"/>
    <w:pPr>
      <w:keepNext/>
      <w:spacing w:after="200" w:line="240" w:lineRule="auto"/>
    </w:pPr>
    <w:rPr>
      <w:b/>
      <w:iCs/>
      <w:color w:val="005496" w:themeColor="text2"/>
      <w:sz w:val="20"/>
      <w:szCs w:val="18"/>
    </w:rPr>
  </w:style>
  <w:style w:type="paragraph" w:styleId="BalloonText">
    <w:name w:val="Balloon Text"/>
    <w:basedOn w:val="Normal"/>
    <w:link w:val="BalloonTextChar"/>
    <w:uiPriority w:val="99"/>
    <w:semiHidden/>
    <w:unhideWhenUsed/>
    <w:rsid w:val="00743C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3CF9"/>
    <w:rPr>
      <w:rFonts w:ascii="Tahoma" w:hAnsi="Tahoma" w:cs="Tahoma"/>
      <w:sz w:val="16"/>
      <w:szCs w:val="16"/>
    </w:rPr>
  </w:style>
  <w:style w:type="paragraph" w:styleId="FootnoteText">
    <w:name w:val="footnote text"/>
    <w:aliases w:val="Footnote Text Char Char Char Char Char Char,Footnote Text Char Char Char Char Char Char Char Char Char Char Char Char Char Char Char Char Char,Footnote Text Char Char Char Char Char Char Char Char Char Char Char Char Char Char Char Char,FN"/>
    <w:basedOn w:val="Normal"/>
    <w:link w:val="FootnoteTextChar"/>
    <w:uiPriority w:val="99"/>
    <w:unhideWhenUsed/>
    <w:qFormat/>
    <w:rsid w:val="00447B50"/>
    <w:pPr>
      <w:keepLines/>
      <w:spacing w:after="0" w:line="240" w:lineRule="auto"/>
    </w:pPr>
    <w:rPr>
      <w:sz w:val="20"/>
      <w:szCs w:val="20"/>
    </w:rPr>
  </w:style>
  <w:style w:type="character" w:customStyle="1" w:styleId="FootnoteTextChar">
    <w:name w:val="Footnote Text Char"/>
    <w:aliases w:val="Footnote Text Char Char Char Char Char Char Char,Footnote Text Char Char Char Char Char Char Char Char Char Char Char Char Char Char Char Char Char Char,FN Char"/>
    <w:basedOn w:val="DefaultParagraphFont"/>
    <w:link w:val="FootnoteText"/>
    <w:uiPriority w:val="99"/>
    <w:rsid w:val="00447B50"/>
    <w:rPr>
      <w:sz w:val="20"/>
      <w:szCs w:val="20"/>
    </w:rPr>
  </w:style>
  <w:style w:type="character" w:styleId="FootnoteReference">
    <w:name w:val="footnote reference"/>
    <w:aliases w:val="Footnotes refss,Footnote number,Footnote,Ref,de nota al pie,opcalrc,callout,NO,4_G Char Char Char Char,Footnotes refss Char Char Char Char,ftref Char Char Char Char,BVI fnr Char Char Char Char,BVI fnr Car Car Char Char Char Char,4_G"/>
    <w:basedOn w:val="DefaultParagraphFont"/>
    <w:link w:val="4GCharCharChar"/>
    <w:uiPriority w:val="99"/>
    <w:unhideWhenUsed/>
    <w:rsid w:val="008F61AC"/>
    <w:rPr>
      <w:vertAlign w:val="superscript"/>
    </w:rPr>
  </w:style>
  <w:style w:type="character" w:styleId="CommentReference">
    <w:name w:val="annotation reference"/>
    <w:basedOn w:val="DefaultParagraphFont"/>
    <w:uiPriority w:val="99"/>
    <w:semiHidden/>
    <w:unhideWhenUsed/>
    <w:rsid w:val="008F61AC"/>
    <w:rPr>
      <w:sz w:val="16"/>
      <w:szCs w:val="16"/>
    </w:rPr>
  </w:style>
  <w:style w:type="paragraph" w:styleId="CommentText">
    <w:name w:val="annotation text"/>
    <w:basedOn w:val="Normal"/>
    <w:link w:val="CommentTextChar"/>
    <w:uiPriority w:val="99"/>
    <w:unhideWhenUsed/>
    <w:rsid w:val="008F61AC"/>
    <w:pPr>
      <w:spacing w:line="240" w:lineRule="auto"/>
    </w:pPr>
    <w:rPr>
      <w:sz w:val="20"/>
      <w:szCs w:val="20"/>
    </w:rPr>
  </w:style>
  <w:style w:type="character" w:customStyle="1" w:styleId="CommentTextChar">
    <w:name w:val="Comment Text Char"/>
    <w:basedOn w:val="DefaultParagraphFont"/>
    <w:link w:val="CommentText"/>
    <w:uiPriority w:val="99"/>
    <w:rsid w:val="008F61AC"/>
    <w:rPr>
      <w:sz w:val="20"/>
      <w:szCs w:val="20"/>
    </w:rPr>
  </w:style>
  <w:style w:type="paragraph" w:styleId="NormalWeb">
    <w:name w:val="Normal (Web)"/>
    <w:basedOn w:val="Normal"/>
    <w:uiPriority w:val="99"/>
    <w:unhideWhenUsed/>
    <w:rsid w:val="007017B5"/>
    <w:pPr>
      <w:spacing w:before="100" w:beforeAutospacing="1" w:after="100" w:afterAutospacing="1" w:line="240" w:lineRule="auto"/>
    </w:pPr>
    <w:rPr>
      <w:rFonts w:ascii="Times New Roman" w:eastAsia="Times New Roman" w:hAnsi="Times New Roman" w:cs="Times New Roman"/>
      <w:lang w:eastAsia="en-AU"/>
    </w:rPr>
  </w:style>
  <w:style w:type="paragraph" w:styleId="TOC2">
    <w:name w:val="toc 2"/>
    <w:basedOn w:val="Normal"/>
    <w:next w:val="Normal"/>
    <w:autoRedefine/>
    <w:uiPriority w:val="39"/>
    <w:unhideWhenUsed/>
    <w:rsid w:val="0048651B"/>
    <w:pPr>
      <w:tabs>
        <w:tab w:val="right" w:pos="9628"/>
      </w:tabs>
      <w:spacing w:after="100"/>
      <w:ind w:left="240"/>
    </w:pPr>
    <w:rPr>
      <w:i/>
      <w:iCs/>
      <w:noProof/>
    </w:rPr>
  </w:style>
  <w:style w:type="paragraph" w:styleId="CommentSubject">
    <w:name w:val="annotation subject"/>
    <w:basedOn w:val="CommentText"/>
    <w:next w:val="CommentText"/>
    <w:link w:val="CommentSubjectChar"/>
    <w:uiPriority w:val="99"/>
    <w:semiHidden/>
    <w:unhideWhenUsed/>
    <w:rsid w:val="004217AB"/>
    <w:rPr>
      <w:b/>
      <w:bCs/>
    </w:rPr>
  </w:style>
  <w:style w:type="character" w:customStyle="1" w:styleId="CommentSubjectChar">
    <w:name w:val="Comment Subject Char"/>
    <w:basedOn w:val="CommentTextChar"/>
    <w:link w:val="CommentSubject"/>
    <w:uiPriority w:val="99"/>
    <w:semiHidden/>
    <w:rsid w:val="004217AB"/>
    <w:rPr>
      <w:b/>
      <w:bCs/>
      <w:sz w:val="20"/>
      <w:szCs w:val="20"/>
    </w:rPr>
  </w:style>
  <w:style w:type="character" w:styleId="Strong">
    <w:name w:val="Strong"/>
    <w:basedOn w:val="DefaultParagraphFont"/>
    <w:uiPriority w:val="22"/>
    <w:qFormat/>
    <w:rsid w:val="00044355"/>
    <w:rPr>
      <w:b/>
      <w:bCs/>
    </w:rPr>
  </w:style>
  <w:style w:type="character" w:customStyle="1" w:styleId="UnresolvedMention2">
    <w:name w:val="Unresolved Mention2"/>
    <w:basedOn w:val="DefaultParagraphFont"/>
    <w:uiPriority w:val="99"/>
    <w:semiHidden/>
    <w:unhideWhenUsed/>
    <w:rsid w:val="00EE153B"/>
    <w:rPr>
      <w:color w:val="605E5C"/>
      <w:shd w:val="clear" w:color="auto" w:fill="E1DFDD"/>
    </w:rPr>
  </w:style>
  <w:style w:type="character" w:styleId="FollowedHyperlink">
    <w:name w:val="FollowedHyperlink"/>
    <w:basedOn w:val="DefaultParagraphFont"/>
    <w:uiPriority w:val="99"/>
    <w:semiHidden/>
    <w:unhideWhenUsed/>
    <w:rsid w:val="0070563E"/>
    <w:rPr>
      <w:color w:val="954F72" w:themeColor="followedHyperlink"/>
      <w:u w:val="single"/>
    </w:rPr>
  </w:style>
  <w:style w:type="character" w:styleId="Emphasis">
    <w:name w:val="Emphasis"/>
    <w:basedOn w:val="DefaultParagraphFont"/>
    <w:uiPriority w:val="20"/>
    <w:qFormat/>
    <w:rsid w:val="009424BA"/>
    <w:rPr>
      <w:i/>
      <w:iCs/>
    </w:rPr>
  </w:style>
  <w:style w:type="character" w:customStyle="1" w:styleId="markedcontent">
    <w:name w:val="markedcontent"/>
    <w:basedOn w:val="DefaultParagraphFont"/>
    <w:rsid w:val="00450E68"/>
  </w:style>
  <w:style w:type="paragraph" w:styleId="TOC3">
    <w:name w:val="toc 3"/>
    <w:basedOn w:val="Normal"/>
    <w:next w:val="Normal"/>
    <w:autoRedefine/>
    <w:uiPriority w:val="39"/>
    <w:unhideWhenUsed/>
    <w:rsid w:val="00F952CF"/>
    <w:pPr>
      <w:spacing w:after="100"/>
      <w:ind w:left="520"/>
    </w:pPr>
  </w:style>
  <w:style w:type="character" w:customStyle="1" w:styleId="UnresolvedMention3">
    <w:name w:val="Unresolved Mention3"/>
    <w:basedOn w:val="DefaultParagraphFont"/>
    <w:uiPriority w:val="99"/>
    <w:semiHidden/>
    <w:unhideWhenUsed/>
    <w:rsid w:val="00751197"/>
    <w:rPr>
      <w:color w:val="605E5C"/>
      <w:shd w:val="clear" w:color="auto" w:fill="E1DFDD"/>
    </w:rPr>
  </w:style>
  <w:style w:type="paragraph" w:styleId="BodyText">
    <w:name w:val="Body Text"/>
    <w:basedOn w:val="Normal"/>
    <w:link w:val="BodyTextChar"/>
    <w:uiPriority w:val="1"/>
    <w:qFormat/>
    <w:rsid w:val="008D5F8B"/>
    <w:pPr>
      <w:spacing w:before="240" w:after="240"/>
    </w:pPr>
    <w:rPr>
      <w:sz w:val="24"/>
    </w:rPr>
  </w:style>
  <w:style w:type="character" w:customStyle="1" w:styleId="BodyTextChar">
    <w:name w:val="Body Text Char"/>
    <w:basedOn w:val="DefaultParagraphFont"/>
    <w:link w:val="BodyText"/>
    <w:uiPriority w:val="1"/>
    <w:rsid w:val="008D5F8B"/>
  </w:style>
  <w:style w:type="paragraph" w:styleId="Revision">
    <w:name w:val="Revision"/>
    <w:hidden/>
    <w:uiPriority w:val="99"/>
    <w:semiHidden/>
    <w:rsid w:val="00BD589F"/>
    <w:pPr>
      <w:spacing w:after="0" w:line="240" w:lineRule="auto"/>
    </w:pPr>
    <w:rPr>
      <w:sz w:val="26"/>
    </w:rPr>
  </w:style>
  <w:style w:type="paragraph" w:customStyle="1" w:styleId="PWDAbodycopy">
    <w:name w:val="PWDA body copy"/>
    <w:qFormat/>
    <w:rsid w:val="00112FC8"/>
    <w:pPr>
      <w:spacing w:after="240" w:line="288" w:lineRule="auto"/>
    </w:pPr>
    <w:rPr>
      <w:lang w:val="en-GB"/>
    </w:rPr>
  </w:style>
  <w:style w:type="paragraph" w:customStyle="1" w:styleId="PWDAbulletlist">
    <w:name w:val="PWDA bullet list"/>
    <w:basedOn w:val="PWDAbodycopy"/>
    <w:qFormat/>
    <w:rsid w:val="00BA0F8A"/>
    <w:pPr>
      <w:numPr>
        <w:numId w:val="18"/>
      </w:numPr>
      <w:spacing w:line="312" w:lineRule="auto"/>
      <w:ind w:left="357" w:hanging="357"/>
      <w:contextualSpacing/>
    </w:pPr>
  </w:style>
  <w:style w:type="paragraph" w:styleId="Quote">
    <w:name w:val="Quote"/>
    <w:basedOn w:val="PWDAbodycopy"/>
    <w:next w:val="PWDAbodycopy"/>
    <w:link w:val="QuoteChar"/>
    <w:uiPriority w:val="29"/>
    <w:qFormat/>
    <w:rsid w:val="00E12556"/>
    <w:pPr>
      <w:ind w:left="510" w:right="510"/>
    </w:pPr>
    <w:rPr>
      <w:iCs/>
      <w:color w:val="191514" w:themeColor="background2" w:themeShade="1A"/>
      <w:sz w:val="26"/>
    </w:rPr>
  </w:style>
  <w:style w:type="character" w:customStyle="1" w:styleId="QuoteChar">
    <w:name w:val="Quote Char"/>
    <w:basedOn w:val="DefaultParagraphFont"/>
    <w:link w:val="Quote"/>
    <w:uiPriority w:val="29"/>
    <w:rsid w:val="00E12556"/>
    <w:rPr>
      <w:iCs/>
      <w:color w:val="191514" w:themeColor="background2" w:themeShade="1A"/>
      <w:sz w:val="26"/>
      <w:lang w:val="en-GB"/>
    </w:rPr>
  </w:style>
  <w:style w:type="character" w:customStyle="1" w:styleId="Heading5Char">
    <w:name w:val="Heading 5 Char"/>
    <w:basedOn w:val="DefaultParagraphFont"/>
    <w:link w:val="Heading5"/>
    <w:uiPriority w:val="4"/>
    <w:rsid w:val="00F6064D"/>
    <w:rPr>
      <w:rFonts w:asciiTheme="majorHAnsi" w:eastAsiaTheme="majorEastAsia" w:hAnsiTheme="majorHAnsi" w:cstheme="majorBidi"/>
      <w:color w:val="003E70" w:themeColor="accent1" w:themeShade="BF"/>
      <w:sz w:val="26"/>
    </w:rPr>
  </w:style>
  <w:style w:type="paragraph" w:customStyle="1" w:styleId="4GCharCharChar">
    <w:name w:val="4_G Char Char Char"/>
    <w:aliases w:val="Footnotes refss Char Char Char,ftref Char Char Char,BVI fnr Char Char Char,BVI fnr Car Car Char Char Char,BVI fnr Car Char Char Char,BVI fnr Car Car Car Car Char Char1 Char,BVI fnr Char Car Car Car Char Char Char"/>
    <w:basedOn w:val="Normal"/>
    <w:link w:val="FootnoteReference"/>
    <w:uiPriority w:val="99"/>
    <w:rsid w:val="00843E3F"/>
    <w:pPr>
      <w:spacing w:before="120" w:after="160" w:line="240" w:lineRule="exact"/>
      <w:jc w:val="both"/>
    </w:pPr>
    <w:rPr>
      <w:sz w:val="24"/>
      <w:vertAlign w:val="superscript"/>
    </w:rPr>
  </w:style>
  <w:style w:type="paragraph" w:styleId="EndnoteText">
    <w:name w:val="endnote text"/>
    <w:basedOn w:val="Normal"/>
    <w:link w:val="EndnoteTextChar"/>
    <w:uiPriority w:val="99"/>
    <w:semiHidden/>
    <w:unhideWhenUsed/>
    <w:rsid w:val="004C22BA"/>
    <w:pPr>
      <w:spacing w:after="0" w:line="240" w:lineRule="auto"/>
    </w:pPr>
    <w:rPr>
      <w:sz w:val="20"/>
      <w:szCs w:val="20"/>
      <w:lang w:val="en-GB"/>
    </w:rPr>
  </w:style>
  <w:style w:type="character" w:customStyle="1" w:styleId="EndnoteTextChar">
    <w:name w:val="Endnote Text Char"/>
    <w:basedOn w:val="DefaultParagraphFont"/>
    <w:link w:val="EndnoteText"/>
    <w:uiPriority w:val="99"/>
    <w:semiHidden/>
    <w:rsid w:val="004C22BA"/>
    <w:rPr>
      <w:sz w:val="20"/>
      <w:szCs w:val="20"/>
      <w:lang w:val="en-GB"/>
    </w:rPr>
  </w:style>
  <w:style w:type="character" w:styleId="EndnoteReference">
    <w:name w:val="endnote reference"/>
    <w:basedOn w:val="DefaultParagraphFont"/>
    <w:uiPriority w:val="99"/>
    <w:semiHidden/>
    <w:unhideWhenUsed/>
    <w:rsid w:val="004C22BA"/>
    <w:rPr>
      <w:vertAlign w:val="superscript"/>
    </w:rPr>
  </w:style>
  <w:style w:type="character" w:customStyle="1" w:styleId="Highlight">
    <w:name w:val="Highlight"/>
    <w:basedOn w:val="DefaultParagraphFont"/>
    <w:uiPriority w:val="1"/>
    <w:qFormat/>
    <w:rsid w:val="006935E7"/>
    <w:rPr>
      <w:color w:val="FFFFFF" w:themeColor="background1"/>
      <w:bdr w:val="single" w:sz="6" w:space="0" w:color="45B97C" w:themeColor="accent4"/>
      <w:shd w:val="clear" w:color="auto" w:fill="45B97C" w:themeFill="accent4"/>
    </w:rPr>
  </w:style>
  <w:style w:type="paragraph" w:customStyle="1" w:styleId="Captiontable">
    <w:name w:val="Caption table"/>
    <w:basedOn w:val="Normal"/>
    <w:next w:val="Normal"/>
    <w:qFormat/>
    <w:rsid w:val="001775E5"/>
    <w:pPr>
      <w:keepNext/>
      <w:keepLines/>
      <w:numPr>
        <w:ilvl w:val="8"/>
        <w:numId w:val="29"/>
      </w:numPr>
      <w:tabs>
        <w:tab w:val="left" w:pos="425"/>
        <w:tab w:val="left" w:pos="1418"/>
        <w:tab w:val="left" w:pos="1701"/>
        <w:tab w:val="right" w:leader="dot" w:pos="8845"/>
      </w:tabs>
      <w:suppressAutoHyphens/>
      <w:spacing w:before="240" w:after="60" w:line="312" w:lineRule="auto"/>
      <w:outlineLvl w:val="7"/>
    </w:pPr>
    <w:rPr>
      <w:rFonts w:ascii="Calibri" w:hAnsi="Calibri" w:cs="Times New Roman (Body CS)"/>
      <w:sz w:val="21"/>
      <w:szCs w:val="22"/>
      <w:lang w:val="en-GB"/>
      <w14:ligatures w14:val="standardContextual"/>
      <w14:cntxtAlts/>
    </w:rPr>
  </w:style>
  <w:style w:type="paragraph" w:customStyle="1" w:styleId="Captionfigure">
    <w:name w:val="Caption figure"/>
    <w:basedOn w:val="Captiontable"/>
    <w:next w:val="Normal"/>
    <w:qFormat/>
    <w:rsid w:val="001775E5"/>
    <w:pPr>
      <w:numPr>
        <w:ilvl w:val="7"/>
      </w:numPr>
      <w:tabs>
        <w:tab w:val="clear" w:pos="1701"/>
      </w:tabs>
    </w:pPr>
  </w:style>
  <w:style w:type="character" w:customStyle="1" w:styleId="Navfootnotereference">
    <w:name w:val="Nav footnote reference"/>
    <w:basedOn w:val="DefaultParagraphFont"/>
    <w:uiPriority w:val="1"/>
    <w:qFormat/>
    <w:rsid w:val="006B5A4D"/>
    <w:rPr>
      <w:rFonts w:ascii="Helvetica Neue" w:hAnsi="Helvetica Neue"/>
      <w:b w:val="0"/>
      <w:i w:val="0"/>
      <w:color w:val="auto"/>
      <w:vertAlign w:val="superscript"/>
    </w:rPr>
  </w:style>
  <w:style w:type="character" w:styleId="UnresolvedMention">
    <w:name w:val="Unresolved Mention"/>
    <w:basedOn w:val="DefaultParagraphFont"/>
    <w:uiPriority w:val="99"/>
    <w:semiHidden/>
    <w:unhideWhenUsed/>
    <w:rsid w:val="002628BF"/>
    <w:rPr>
      <w:color w:val="605E5C"/>
      <w:shd w:val="clear" w:color="auto" w:fill="E1DFDD"/>
    </w:rPr>
  </w:style>
  <w:style w:type="paragraph" w:styleId="Bibliography">
    <w:name w:val="Bibliography"/>
    <w:basedOn w:val="Normal"/>
    <w:next w:val="Normal"/>
    <w:uiPriority w:val="37"/>
    <w:unhideWhenUsed/>
    <w:rsid w:val="00BB4B30"/>
    <w:pPr>
      <w:spacing w:after="240" w:line="240" w:lineRule="atLeast"/>
      <w:ind w:left="720" w:hanging="720"/>
    </w:pPr>
  </w:style>
  <w:style w:type="paragraph" w:customStyle="1" w:styleId="Quotestyle1">
    <w:name w:val="Quote style 1"/>
    <w:basedOn w:val="PWDAbodycopy"/>
    <w:qFormat/>
    <w:rsid w:val="00131156"/>
    <w:pPr>
      <w:spacing w:before="120" w:after="120" w:line="312" w:lineRule="auto"/>
      <w:ind w:left="510" w:right="510"/>
    </w:pPr>
    <w:rPr>
      <w:b/>
      <w:i/>
      <w:iCs/>
      <w:color w:val="005496" w:themeColor="text2"/>
    </w:rPr>
  </w:style>
  <w:style w:type="paragraph" w:customStyle="1" w:styleId="Quotestyle2">
    <w:name w:val="Quote style 2"/>
    <w:basedOn w:val="Quotestyle1"/>
    <w:qFormat/>
    <w:rsid w:val="002210B4"/>
    <w:pPr>
      <w:shd w:val="clear" w:color="auto" w:fill="45B97C" w:themeFill="accent4"/>
      <w:ind w:left="567" w:right="56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152419">
      <w:bodyDiv w:val="1"/>
      <w:marLeft w:val="0"/>
      <w:marRight w:val="0"/>
      <w:marTop w:val="0"/>
      <w:marBottom w:val="0"/>
      <w:divBdr>
        <w:top w:val="none" w:sz="0" w:space="0" w:color="auto"/>
        <w:left w:val="none" w:sz="0" w:space="0" w:color="auto"/>
        <w:bottom w:val="none" w:sz="0" w:space="0" w:color="auto"/>
        <w:right w:val="none" w:sz="0" w:space="0" w:color="auto"/>
      </w:divBdr>
    </w:div>
    <w:div w:id="735392845">
      <w:bodyDiv w:val="1"/>
      <w:marLeft w:val="0"/>
      <w:marRight w:val="0"/>
      <w:marTop w:val="0"/>
      <w:marBottom w:val="0"/>
      <w:divBdr>
        <w:top w:val="none" w:sz="0" w:space="0" w:color="auto"/>
        <w:left w:val="none" w:sz="0" w:space="0" w:color="auto"/>
        <w:bottom w:val="none" w:sz="0" w:space="0" w:color="auto"/>
        <w:right w:val="none" w:sz="0" w:space="0" w:color="auto"/>
      </w:divBdr>
    </w:div>
    <w:div w:id="2022122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pwda@pwd.org.au" TargetMode="Externa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giancarlod@pwd.org.au"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pwd.org.au"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wm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PWDA">
      <a:dk1>
        <a:sysClr val="windowText" lastClr="000000"/>
      </a:dk1>
      <a:lt1>
        <a:sysClr val="window" lastClr="FFFFFF"/>
      </a:lt1>
      <a:dk2>
        <a:srgbClr val="005496"/>
      </a:dk2>
      <a:lt2>
        <a:srgbClr val="E2DDDB"/>
      </a:lt2>
      <a:accent1>
        <a:srgbClr val="005496"/>
      </a:accent1>
      <a:accent2>
        <a:srgbClr val="00BDF2"/>
      </a:accent2>
      <a:accent3>
        <a:srgbClr val="E2DDDB"/>
      </a:accent3>
      <a:accent4>
        <a:srgbClr val="45B97C"/>
      </a:accent4>
      <a:accent5>
        <a:srgbClr val="6C8CC7"/>
      </a:accent5>
      <a:accent6>
        <a:srgbClr val="00AE9D"/>
      </a:accent6>
      <a:hlink>
        <a:srgbClr val="005496"/>
      </a:hlink>
      <a:folHlink>
        <a:srgbClr val="954F72"/>
      </a:folHlink>
    </a:clrScheme>
    <a:fontScheme name="Arial">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70CC71-226F-430D-9C6A-9E406F6BF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18</Pages>
  <Words>4383</Words>
  <Characters>23192</Characters>
  <Application>Microsoft Office Word</Application>
  <DocSecurity>0</DocSecurity>
  <Lines>552</Lines>
  <Paragraphs>208</Paragraphs>
  <ScaleCrop>false</ScaleCrop>
  <HeadingPairs>
    <vt:vector size="2" baseType="variant">
      <vt:variant>
        <vt:lpstr>Title</vt:lpstr>
      </vt:variant>
      <vt:variant>
        <vt:i4>1</vt:i4>
      </vt:variant>
    </vt:vector>
  </HeadingPairs>
  <TitlesOfParts>
    <vt:vector size="1" baseType="lpstr">
      <vt:lpstr/>
    </vt:vector>
  </TitlesOfParts>
  <Company>People with Disability Australia Incorporated</Company>
  <LinksUpToDate>false</LinksUpToDate>
  <CharactersWithSpaces>27367</CharactersWithSpaces>
  <SharedDoc>false</SharedDoc>
  <HLinks>
    <vt:vector size="90" baseType="variant">
      <vt:variant>
        <vt:i4>2752601</vt:i4>
      </vt:variant>
      <vt:variant>
        <vt:i4>81</vt:i4>
      </vt:variant>
      <vt:variant>
        <vt:i4>0</vt:i4>
      </vt:variant>
      <vt:variant>
        <vt:i4>5</vt:i4>
      </vt:variant>
      <vt:variant>
        <vt:lpwstr>mailto:giancarlod@pwd.org.au</vt:lpwstr>
      </vt:variant>
      <vt:variant>
        <vt:lpwstr/>
      </vt:variant>
      <vt:variant>
        <vt:i4>7929888</vt:i4>
      </vt:variant>
      <vt:variant>
        <vt:i4>78</vt:i4>
      </vt:variant>
      <vt:variant>
        <vt:i4>0</vt:i4>
      </vt:variant>
      <vt:variant>
        <vt:i4>5</vt:i4>
      </vt:variant>
      <vt:variant>
        <vt:lpwstr>http://www.pwd.org.au/</vt:lpwstr>
      </vt:variant>
      <vt:variant>
        <vt:lpwstr/>
      </vt:variant>
      <vt:variant>
        <vt:i4>4587553</vt:i4>
      </vt:variant>
      <vt:variant>
        <vt:i4>75</vt:i4>
      </vt:variant>
      <vt:variant>
        <vt:i4>0</vt:i4>
      </vt:variant>
      <vt:variant>
        <vt:i4>5</vt:i4>
      </vt:variant>
      <vt:variant>
        <vt:lpwstr>mailto:pwda@pwd.org.au</vt:lpwstr>
      </vt:variant>
      <vt:variant>
        <vt:lpwstr/>
      </vt:variant>
      <vt:variant>
        <vt:i4>1703986</vt:i4>
      </vt:variant>
      <vt:variant>
        <vt:i4>68</vt:i4>
      </vt:variant>
      <vt:variant>
        <vt:i4>0</vt:i4>
      </vt:variant>
      <vt:variant>
        <vt:i4>5</vt:i4>
      </vt:variant>
      <vt:variant>
        <vt:lpwstr/>
      </vt:variant>
      <vt:variant>
        <vt:lpwstr>_Toc79317411</vt:lpwstr>
      </vt:variant>
      <vt:variant>
        <vt:i4>1769522</vt:i4>
      </vt:variant>
      <vt:variant>
        <vt:i4>62</vt:i4>
      </vt:variant>
      <vt:variant>
        <vt:i4>0</vt:i4>
      </vt:variant>
      <vt:variant>
        <vt:i4>5</vt:i4>
      </vt:variant>
      <vt:variant>
        <vt:lpwstr/>
      </vt:variant>
      <vt:variant>
        <vt:lpwstr>_Toc79317410</vt:lpwstr>
      </vt:variant>
      <vt:variant>
        <vt:i4>1179699</vt:i4>
      </vt:variant>
      <vt:variant>
        <vt:i4>56</vt:i4>
      </vt:variant>
      <vt:variant>
        <vt:i4>0</vt:i4>
      </vt:variant>
      <vt:variant>
        <vt:i4>5</vt:i4>
      </vt:variant>
      <vt:variant>
        <vt:lpwstr/>
      </vt:variant>
      <vt:variant>
        <vt:lpwstr>_Toc79317409</vt:lpwstr>
      </vt:variant>
      <vt:variant>
        <vt:i4>1245235</vt:i4>
      </vt:variant>
      <vt:variant>
        <vt:i4>50</vt:i4>
      </vt:variant>
      <vt:variant>
        <vt:i4>0</vt:i4>
      </vt:variant>
      <vt:variant>
        <vt:i4>5</vt:i4>
      </vt:variant>
      <vt:variant>
        <vt:lpwstr/>
      </vt:variant>
      <vt:variant>
        <vt:lpwstr>_Toc79317408</vt:lpwstr>
      </vt:variant>
      <vt:variant>
        <vt:i4>1835059</vt:i4>
      </vt:variant>
      <vt:variant>
        <vt:i4>44</vt:i4>
      </vt:variant>
      <vt:variant>
        <vt:i4>0</vt:i4>
      </vt:variant>
      <vt:variant>
        <vt:i4>5</vt:i4>
      </vt:variant>
      <vt:variant>
        <vt:lpwstr/>
      </vt:variant>
      <vt:variant>
        <vt:lpwstr>_Toc79317407</vt:lpwstr>
      </vt:variant>
      <vt:variant>
        <vt:i4>1900595</vt:i4>
      </vt:variant>
      <vt:variant>
        <vt:i4>38</vt:i4>
      </vt:variant>
      <vt:variant>
        <vt:i4>0</vt:i4>
      </vt:variant>
      <vt:variant>
        <vt:i4>5</vt:i4>
      </vt:variant>
      <vt:variant>
        <vt:lpwstr/>
      </vt:variant>
      <vt:variant>
        <vt:lpwstr>_Toc79317406</vt:lpwstr>
      </vt:variant>
      <vt:variant>
        <vt:i4>1966131</vt:i4>
      </vt:variant>
      <vt:variant>
        <vt:i4>32</vt:i4>
      </vt:variant>
      <vt:variant>
        <vt:i4>0</vt:i4>
      </vt:variant>
      <vt:variant>
        <vt:i4>5</vt:i4>
      </vt:variant>
      <vt:variant>
        <vt:lpwstr/>
      </vt:variant>
      <vt:variant>
        <vt:lpwstr>_Toc79317405</vt:lpwstr>
      </vt:variant>
      <vt:variant>
        <vt:i4>2031667</vt:i4>
      </vt:variant>
      <vt:variant>
        <vt:i4>26</vt:i4>
      </vt:variant>
      <vt:variant>
        <vt:i4>0</vt:i4>
      </vt:variant>
      <vt:variant>
        <vt:i4>5</vt:i4>
      </vt:variant>
      <vt:variant>
        <vt:lpwstr/>
      </vt:variant>
      <vt:variant>
        <vt:lpwstr>_Toc79317404</vt:lpwstr>
      </vt:variant>
      <vt:variant>
        <vt:i4>1572915</vt:i4>
      </vt:variant>
      <vt:variant>
        <vt:i4>20</vt:i4>
      </vt:variant>
      <vt:variant>
        <vt:i4>0</vt:i4>
      </vt:variant>
      <vt:variant>
        <vt:i4>5</vt:i4>
      </vt:variant>
      <vt:variant>
        <vt:lpwstr/>
      </vt:variant>
      <vt:variant>
        <vt:lpwstr>_Toc79317403</vt:lpwstr>
      </vt:variant>
      <vt:variant>
        <vt:i4>1638451</vt:i4>
      </vt:variant>
      <vt:variant>
        <vt:i4>14</vt:i4>
      </vt:variant>
      <vt:variant>
        <vt:i4>0</vt:i4>
      </vt:variant>
      <vt:variant>
        <vt:i4>5</vt:i4>
      </vt:variant>
      <vt:variant>
        <vt:lpwstr/>
      </vt:variant>
      <vt:variant>
        <vt:lpwstr>_Toc79317402</vt:lpwstr>
      </vt:variant>
      <vt:variant>
        <vt:i4>1703987</vt:i4>
      </vt:variant>
      <vt:variant>
        <vt:i4>8</vt:i4>
      </vt:variant>
      <vt:variant>
        <vt:i4>0</vt:i4>
      </vt:variant>
      <vt:variant>
        <vt:i4>5</vt:i4>
      </vt:variant>
      <vt:variant>
        <vt:lpwstr/>
      </vt:variant>
      <vt:variant>
        <vt:lpwstr>_Toc79317401</vt:lpwstr>
      </vt:variant>
      <vt:variant>
        <vt:i4>1769523</vt:i4>
      </vt:variant>
      <vt:variant>
        <vt:i4>2</vt:i4>
      </vt:variant>
      <vt:variant>
        <vt:i4>0</vt:i4>
      </vt:variant>
      <vt:variant>
        <vt:i4>5</vt:i4>
      </vt:variant>
      <vt:variant>
        <vt:lpwstr/>
      </vt:variant>
      <vt:variant>
        <vt:lpwstr>_Toc7931740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ur Beaupert</dc:creator>
  <cp:keywords/>
  <cp:lastModifiedBy>Lindsey Woollard</cp:lastModifiedBy>
  <cp:revision>87</cp:revision>
  <cp:lastPrinted>2021-08-03T11:24:00Z</cp:lastPrinted>
  <dcterms:created xsi:type="dcterms:W3CDTF">2021-08-08T02:08:00Z</dcterms:created>
  <dcterms:modified xsi:type="dcterms:W3CDTF">2021-08-30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mebdeFn"/&gt;&lt;style id="http://www.zotero.org/styles/new-harts-rules-the-oxford-style-guide" hasBibliography="1" bibliographyStyleHasBeenSet="0"/&gt;&lt;prefs&gt;&lt;pref name="noteType" value="1"/&gt;&lt;pref nam</vt:lpwstr>
  </property>
  <property fmtid="{D5CDD505-2E9C-101B-9397-08002B2CF9AE}" pid="3" name="ZOTERO_PREF_2">
    <vt:lpwstr>e="fieldType" value="Field"/&gt;&lt;/prefs&gt;&lt;/data&gt;</vt:lpwstr>
  </property>
</Properties>
</file>